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D8E4B7" w14:textId="77777777" w:rsidR="00A22270" w:rsidRPr="0001612E" w:rsidRDefault="00A22270" w:rsidP="00460CAF">
      <w:pPr>
        <w:spacing w:line="240" w:lineRule="auto"/>
        <w:jc w:val="center"/>
        <w:rPr>
          <w:b/>
          <w:bCs/>
          <w:i/>
          <w:iCs/>
          <w:sz w:val="20"/>
          <w:szCs w:val="20"/>
        </w:rPr>
      </w:pPr>
    </w:p>
    <w:p w14:paraId="45321E90" w14:textId="5AE2BF80" w:rsidR="00027502" w:rsidRDefault="00896A30" w:rsidP="00027502">
      <w:pPr>
        <w:pStyle w:val="Judul"/>
        <w:spacing w:before="0"/>
      </w:pPr>
      <w:r>
        <w:t>IMPLEMENTASI KEPEMIMPINAN KETELADANAN</w:t>
      </w:r>
    </w:p>
    <w:p w14:paraId="7D5A6033" w14:textId="47D96CFD" w:rsidR="00027502" w:rsidRPr="00027502" w:rsidRDefault="00896A30" w:rsidP="00027502">
      <w:pPr>
        <w:spacing w:after="0" w:line="276" w:lineRule="auto"/>
        <w:jc w:val="center"/>
        <w:rPr>
          <w:rFonts w:ascii="Aldo" w:hAnsi="Aldo"/>
          <w:b/>
          <w:bCs/>
          <w:sz w:val="44"/>
          <w:szCs w:val="44"/>
        </w:rPr>
      </w:pPr>
      <w:r w:rsidRPr="00027502">
        <w:rPr>
          <w:rFonts w:ascii="Aldo" w:hAnsi="Aldo"/>
          <w:b/>
          <w:bCs/>
          <w:sz w:val="44"/>
          <w:szCs w:val="44"/>
        </w:rPr>
        <w:t>PADA ORGANISASI KEPEMUDAAN</w:t>
      </w:r>
      <w:r w:rsidR="005B2B21" w:rsidRPr="00027502">
        <w:rPr>
          <w:rFonts w:ascii="Aldo" w:hAnsi="Aldo"/>
          <w:b/>
          <w:bCs/>
          <w:sz w:val="44"/>
          <w:szCs w:val="44"/>
        </w:rPr>
        <w:t>:</w:t>
      </w:r>
    </w:p>
    <w:p w14:paraId="327D5578" w14:textId="41808703" w:rsidR="00896A30" w:rsidRPr="00027502" w:rsidRDefault="00896A30" w:rsidP="00027502">
      <w:pPr>
        <w:spacing w:after="0" w:line="276" w:lineRule="auto"/>
        <w:jc w:val="center"/>
        <w:rPr>
          <w:rFonts w:ascii="Aldo" w:hAnsi="Aldo"/>
          <w:b/>
          <w:bCs/>
          <w:sz w:val="44"/>
          <w:szCs w:val="44"/>
        </w:rPr>
      </w:pPr>
      <w:r w:rsidRPr="00027502">
        <w:rPr>
          <w:rFonts w:ascii="Aldo" w:hAnsi="Aldo"/>
          <w:b/>
          <w:bCs/>
          <w:sz w:val="44"/>
          <w:szCs w:val="44"/>
        </w:rPr>
        <w:t xml:space="preserve">Studi Kasus Karang Taruna </w:t>
      </w:r>
      <w:r w:rsidR="00AF401C">
        <w:rPr>
          <w:rFonts w:ascii="Aldo" w:hAnsi="Aldo"/>
          <w:b/>
          <w:bCs/>
          <w:sz w:val="44"/>
          <w:szCs w:val="44"/>
        </w:rPr>
        <w:t>XYZ</w:t>
      </w:r>
      <w:r w:rsidRPr="00027502">
        <w:rPr>
          <w:rFonts w:ascii="Aldo" w:hAnsi="Aldo"/>
          <w:b/>
          <w:bCs/>
          <w:sz w:val="44"/>
          <w:szCs w:val="44"/>
        </w:rPr>
        <w:t xml:space="preserve"> Surabaya</w:t>
      </w:r>
    </w:p>
    <w:p w14:paraId="2E423E66" w14:textId="77777777" w:rsidR="00A22270" w:rsidRPr="00027502" w:rsidRDefault="00A22270" w:rsidP="00A22270">
      <w:pPr>
        <w:spacing w:after="0" w:line="276" w:lineRule="auto"/>
        <w:jc w:val="center"/>
        <w:rPr>
          <w:rFonts w:ascii="Aldo" w:hAnsi="Aldo"/>
          <w:b/>
          <w:bCs/>
          <w:sz w:val="40"/>
          <w:szCs w:val="40"/>
        </w:rPr>
      </w:pPr>
    </w:p>
    <w:p w14:paraId="70D09345" w14:textId="60A67C89" w:rsidR="00C76F12" w:rsidRDefault="00896A30" w:rsidP="001207CE">
      <w:pPr>
        <w:pStyle w:val="Afiliasi"/>
        <w:rPr>
          <w:rFonts w:ascii="Aldo" w:hAnsi="Aldo"/>
          <w:sz w:val="32"/>
          <w:szCs w:val="32"/>
        </w:rPr>
      </w:pPr>
      <w:r w:rsidRPr="00896A30">
        <w:rPr>
          <w:rFonts w:ascii="Aldo" w:hAnsi="Aldo"/>
          <w:sz w:val="32"/>
          <w:szCs w:val="32"/>
        </w:rPr>
        <w:t>Erdin Sumardianto</w:t>
      </w:r>
      <w:r w:rsidR="00C76F12" w:rsidRPr="00C76F12">
        <w:rPr>
          <w:rFonts w:ascii="Aldo" w:hAnsi="Aldo"/>
          <w:sz w:val="32"/>
          <w:szCs w:val="32"/>
        </w:rPr>
        <w:t xml:space="preserve"> </w:t>
      </w:r>
    </w:p>
    <w:p w14:paraId="7B5FBF88" w14:textId="2FCED438" w:rsidR="003F656D" w:rsidRPr="00A22270" w:rsidRDefault="00896A30" w:rsidP="001207CE">
      <w:pPr>
        <w:pStyle w:val="Afiliasi"/>
      </w:pPr>
      <w:r w:rsidRPr="00896A30">
        <w:t>STID Al-Hadid Surabaya</w:t>
      </w:r>
    </w:p>
    <w:p w14:paraId="0793F984" w14:textId="661B71EF" w:rsidR="00A22270" w:rsidRPr="001207CE" w:rsidRDefault="008F63FC" w:rsidP="001207CE">
      <w:pPr>
        <w:pStyle w:val="email"/>
      </w:pPr>
      <w:hyperlink r:id="rId8" w:history="1">
        <w:r w:rsidRPr="005E3878">
          <w:rPr>
            <w:rStyle w:val="Hyperlink"/>
          </w:rPr>
          <w:t>sumardiantoerdin@gmail.com</w:t>
        </w:r>
      </w:hyperlink>
      <w:r w:rsidR="00896A30">
        <w:t xml:space="preserve"> </w:t>
      </w:r>
      <w:r w:rsidR="00F8625D" w:rsidRPr="001207CE">
        <w:t xml:space="preserve"> </w:t>
      </w:r>
      <w:r w:rsidR="00B4753F" w:rsidRPr="001207CE">
        <w:t xml:space="preserve"> </w:t>
      </w:r>
      <w:r w:rsidR="00977269" w:rsidRPr="001207CE">
        <w:t xml:space="preserve"> </w:t>
      </w:r>
      <w:r w:rsidR="006F206C" w:rsidRPr="001207CE">
        <w:t xml:space="preserve"> </w:t>
      </w:r>
      <w:r w:rsidR="00A22412" w:rsidRPr="001207CE">
        <w:t xml:space="preserve"> </w:t>
      </w:r>
      <w:r w:rsidR="003F656D" w:rsidRPr="001207CE">
        <w:t xml:space="preserve">  </w:t>
      </w:r>
    </w:p>
    <w:p w14:paraId="3E19CAAF" w14:textId="52D7F6CC" w:rsidR="00F24BB0" w:rsidRDefault="00F24BB0" w:rsidP="00A22270">
      <w:pPr>
        <w:spacing w:after="0" w:line="276" w:lineRule="auto"/>
        <w:jc w:val="center"/>
        <w:rPr>
          <w:sz w:val="24"/>
          <w:szCs w:val="24"/>
        </w:rPr>
      </w:pPr>
    </w:p>
    <w:p w14:paraId="76937160" w14:textId="77777777" w:rsidR="005A0603" w:rsidRPr="003F656D" w:rsidRDefault="005A0603" w:rsidP="00A22270">
      <w:pPr>
        <w:spacing w:after="0" w:line="276" w:lineRule="auto"/>
        <w:jc w:val="center"/>
        <w:rPr>
          <w:sz w:val="24"/>
          <w:szCs w:val="24"/>
        </w:rPr>
      </w:pPr>
    </w:p>
    <w:p w14:paraId="3F099728" w14:textId="77777777" w:rsidR="005A0603" w:rsidRDefault="005A0603" w:rsidP="00E24C92">
      <w:pPr>
        <w:spacing w:after="0" w:line="240" w:lineRule="auto"/>
        <w:ind w:left="709" w:right="709"/>
        <w:jc w:val="both"/>
        <w:rPr>
          <w:rFonts w:ascii="Roboto Condensed Light" w:hAnsi="Roboto Condensed Light" w:cstheme="minorHAnsi"/>
          <w:b/>
          <w:bCs/>
          <w:sz w:val="20"/>
          <w:szCs w:val="20"/>
        </w:rPr>
      </w:pPr>
    </w:p>
    <w:p w14:paraId="154BE1EE" w14:textId="31D72987" w:rsidR="006F206C" w:rsidRDefault="00E24C92" w:rsidP="001207CE">
      <w:pPr>
        <w:pStyle w:val="Abstrak"/>
        <w:rPr>
          <w:i w:val="0"/>
        </w:rPr>
      </w:pPr>
      <w:r w:rsidRPr="001207CE">
        <w:rPr>
          <w:b/>
          <w:i w:val="0"/>
          <w:iCs/>
        </w:rPr>
        <w:t>Abstrak:</w:t>
      </w:r>
      <w:r w:rsidRPr="00E24C92">
        <w:rPr>
          <w:b/>
        </w:rPr>
        <w:t xml:space="preserve"> </w:t>
      </w:r>
      <w:r w:rsidR="00896A30" w:rsidRPr="00896A30">
        <w:t xml:space="preserve">Organisasi kepemudaan memiliki peran strategis dalam pembinaan generasi muda dan penguatan partisipasi sosial masyarakat. Namun, banyak organisasi kepemudaan berbasis komunitas menghadapi persoalan rendahnya partisipasi anggota, lemahnya komitmen organisasi, serta kurang efektifnya kepemimpinan. Studi ini bertujuan untuk menganalisis penerapan kepemimpinan keteladanan dalam organisasi kepemudaan melalui studi pengabdian kepada masyarakat pada Karang Taruna </w:t>
      </w:r>
      <w:r w:rsidR="00AF401C">
        <w:t>XYZ</w:t>
      </w:r>
      <w:r w:rsidR="00896A30" w:rsidRPr="00896A30">
        <w:t xml:space="preserve">, Kota Surabaya. Studi ini menggunakan pendekatan Participatory Action Research (PAR), data dikumpulkan melalui wawancara mendalam, observasi partisipatif, dan studi dokumentasi. Subjek utama studi adalah Ketua Karang Taruna </w:t>
      </w:r>
      <w:r w:rsidR="00AF401C">
        <w:t>XYZ</w:t>
      </w:r>
      <w:r w:rsidR="00896A30" w:rsidRPr="00896A30">
        <w:t xml:space="preserve"> dan Wakil Ketua RW setempat. Hasil studi menunjukkan bahwa sebelum pendampingan, kepemimpinan di Karang Taruna </w:t>
      </w:r>
      <w:r w:rsidR="00AF401C">
        <w:t>XYZ</w:t>
      </w:r>
      <w:r w:rsidR="00896A30" w:rsidRPr="00896A30">
        <w:t xml:space="preserve"> belum efektif dalam menggerakkan pengurus dan menjalankan program kerja secara berkelanjutan. Melalui pendampingan kepemimpinan keteladanan, Ketua Karang Taruna </w:t>
      </w:r>
      <w:r w:rsidR="00AF401C">
        <w:t>XYZ</w:t>
      </w:r>
      <w:r w:rsidR="00896A30" w:rsidRPr="00896A30">
        <w:t xml:space="preserve"> menunjukkan perubahan perilaku kepemimpinan yang ditandai dengan peningkatan keterlibatan langsung, kehadiran konsisten di sekretariat, pendekatan personal kepada pengurus, serta keteladanan dalam kerja nyata. Penerapan kepemimpinan keteladanan tersebut berdampak positif terhadap peningkatan motivasi, partisipasi pengurus, dan revitalisasi program organisasi. Temuan ini menegaskan bahwa kepemimpinan keteladanan merupakan pendekatan yang relevan dan efektif dalam penguatan organisasi kepemudaan berbasis komunitas, khususnya yang bergantung pada partisipasi sukarela anggota.</w:t>
      </w:r>
    </w:p>
    <w:p w14:paraId="7A3606B1" w14:textId="68B38923" w:rsidR="00E24C92" w:rsidRPr="00E24C92" w:rsidRDefault="00E24C92" w:rsidP="001207CE">
      <w:pPr>
        <w:pStyle w:val="Abstrak"/>
        <w:rPr>
          <w:b/>
        </w:rPr>
      </w:pPr>
      <w:r w:rsidRPr="001207CE">
        <w:rPr>
          <w:b/>
          <w:i w:val="0"/>
          <w:iCs/>
        </w:rPr>
        <w:t>Kata Kunci:</w:t>
      </w:r>
      <w:r w:rsidRPr="00E24C92">
        <w:rPr>
          <w:b/>
        </w:rPr>
        <w:t xml:space="preserve"> </w:t>
      </w:r>
      <w:r w:rsidR="00896A30" w:rsidRPr="00896A30">
        <w:t>kepemimpinan keteladanan, karang taruna, organisasi kepemudaan</w:t>
      </w:r>
    </w:p>
    <w:p w14:paraId="05AB9DCE" w14:textId="77777777" w:rsidR="00E24C92" w:rsidRDefault="00E24C92" w:rsidP="00E24C92">
      <w:pPr>
        <w:spacing w:after="0" w:line="240" w:lineRule="auto"/>
        <w:ind w:left="709" w:right="709"/>
        <w:jc w:val="both"/>
        <w:rPr>
          <w:rFonts w:ascii="Roboto Condensed Light" w:hAnsi="Roboto Condensed Light" w:cstheme="minorHAnsi"/>
          <w:b/>
          <w:bCs/>
          <w:sz w:val="20"/>
          <w:szCs w:val="20"/>
        </w:rPr>
      </w:pPr>
    </w:p>
    <w:p w14:paraId="14B9514E" w14:textId="77777777" w:rsidR="007E0D18" w:rsidRPr="00E24C92" w:rsidRDefault="007E0D18" w:rsidP="00E24C92">
      <w:pPr>
        <w:spacing w:after="0" w:line="240" w:lineRule="auto"/>
        <w:ind w:left="709" w:right="709"/>
        <w:jc w:val="both"/>
        <w:rPr>
          <w:rFonts w:ascii="Roboto Condensed Light" w:hAnsi="Roboto Condensed Light" w:cstheme="minorHAnsi"/>
          <w:b/>
          <w:bCs/>
          <w:sz w:val="20"/>
          <w:szCs w:val="20"/>
        </w:rPr>
      </w:pPr>
    </w:p>
    <w:p w14:paraId="08CA5DBA" w14:textId="179460E4" w:rsidR="00C76F12" w:rsidRDefault="00E24C92" w:rsidP="001207CE">
      <w:pPr>
        <w:pStyle w:val="Abstrak"/>
        <w:rPr>
          <w:b/>
          <w:i w:val="0"/>
          <w:iCs/>
        </w:rPr>
      </w:pPr>
      <w:r w:rsidRPr="001207CE">
        <w:rPr>
          <w:b/>
          <w:i w:val="0"/>
          <w:iCs/>
        </w:rPr>
        <w:t xml:space="preserve">Abstract: </w:t>
      </w:r>
      <w:r w:rsidR="00896A30" w:rsidRPr="00896A30">
        <w:rPr>
          <w:b/>
          <w:i w:val="0"/>
          <w:iCs/>
        </w:rPr>
        <w:t xml:space="preserve">Implementation of Exemplary Leadership in Youth Organizations: A Community Service–Based Study on the Karang Taruna </w:t>
      </w:r>
      <w:r w:rsidR="00AF401C">
        <w:rPr>
          <w:b/>
          <w:i w:val="0"/>
          <w:iCs/>
        </w:rPr>
        <w:t>XYZ</w:t>
      </w:r>
      <w:r w:rsidR="00896A30" w:rsidRPr="00896A30">
        <w:rPr>
          <w:b/>
          <w:i w:val="0"/>
          <w:iCs/>
        </w:rPr>
        <w:t>, Surabaya.</w:t>
      </w:r>
      <w:r w:rsidR="00C76F12" w:rsidRPr="00C76F12">
        <w:rPr>
          <w:b/>
          <w:i w:val="0"/>
          <w:iCs/>
        </w:rPr>
        <w:t xml:space="preserve"> </w:t>
      </w:r>
      <w:r w:rsidR="00896A30" w:rsidRPr="00896A30">
        <w:rPr>
          <w:bCs w:val="0"/>
        </w:rPr>
        <w:t xml:space="preserve">Youth organizations play a strategic role in enhancing young people’s capacities and promoting community-based social participation. However, many grassroots youth organizations encounter challenges such as low member engagement, weak organizational commitment, and limited leadership effectiveness. This article analyzes the implementation of exemplary leadership in a youth organization through a community service–based study conducted at the Karang Taruna </w:t>
      </w:r>
      <w:r w:rsidR="00AF401C">
        <w:rPr>
          <w:bCs w:val="0"/>
        </w:rPr>
        <w:t>XYZ</w:t>
      </w:r>
      <w:r w:rsidR="00896A30" w:rsidRPr="00896A30">
        <w:rPr>
          <w:bCs w:val="0"/>
        </w:rPr>
        <w:t xml:space="preserve"> in Surabaya, Indonesia. The study adopts a Participatory Action Research (PAR) approach grounded in community service activities. Data were collected through in-depth interviews, participant observation, and document analysis, involving the head of the youth organization and a local community leader as key participants. The findings reveal that prior to the mentoring process, leadership practices were insufficient to mobilize members and sustain organizational programs. After the implementation of exemplary leadership mentoring, observable changes emerged, including increased leader involvement in </w:t>
      </w:r>
      <w:r w:rsidR="00896A30" w:rsidRPr="00896A30">
        <w:rPr>
          <w:bCs w:val="0"/>
        </w:rPr>
        <w:lastRenderedPageBreak/>
        <w:t>organizational activities, consistent presence at the organizational site, personalized engagement with members, and leadership by example in everyday practices. These changes contributed to improved member motivation, higher participation levels, and the revitalization of key organizational programs. The study concludes that exemplary leadership represents an effective and contextually appropriate approach for strengthening community-based youth organizations, particularly those that rely on voluntary participation and informal organizational structures.</w:t>
      </w:r>
    </w:p>
    <w:p w14:paraId="6763AA35" w14:textId="4EC00A0C" w:rsidR="00E24C92" w:rsidRPr="001207CE" w:rsidRDefault="00E24C92" w:rsidP="001207CE">
      <w:pPr>
        <w:pStyle w:val="Abstrak"/>
      </w:pPr>
      <w:r w:rsidRPr="001207CE">
        <w:rPr>
          <w:b/>
          <w:bCs w:val="0"/>
          <w:i w:val="0"/>
          <w:iCs/>
        </w:rPr>
        <w:t>Keywords:</w:t>
      </w:r>
      <w:r w:rsidRPr="001207CE">
        <w:t xml:space="preserve"> </w:t>
      </w:r>
      <w:r w:rsidR="00896A30" w:rsidRPr="00896A30">
        <w:t>exemplary leadership, youth organizations, community-based organizations</w:t>
      </w:r>
    </w:p>
    <w:p w14:paraId="6AAAA222" w14:textId="77777777" w:rsidR="00F8625D" w:rsidRDefault="00F8625D" w:rsidP="00E151F6">
      <w:pPr>
        <w:spacing w:after="0" w:line="360" w:lineRule="auto"/>
        <w:jc w:val="both"/>
        <w:rPr>
          <w:rFonts w:ascii="Roboto Condensed" w:hAnsi="Roboto Condensed" w:cstheme="minorHAnsi"/>
          <w:b/>
          <w:bCs/>
          <w:sz w:val="28"/>
          <w:szCs w:val="28"/>
        </w:rPr>
      </w:pPr>
    </w:p>
    <w:p w14:paraId="36D26F07" w14:textId="77777777" w:rsidR="00F8625D" w:rsidRDefault="00F8625D" w:rsidP="00E151F6">
      <w:pPr>
        <w:spacing w:after="0" w:line="360" w:lineRule="auto"/>
        <w:jc w:val="both"/>
        <w:rPr>
          <w:rFonts w:ascii="Roboto Condensed" w:hAnsi="Roboto Condensed" w:cstheme="minorHAnsi"/>
          <w:b/>
          <w:bCs/>
          <w:sz w:val="28"/>
          <w:szCs w:val="28"/>
        </w:rPr>
      </w:pPr>
    </w:p>
    <w:p w14:paraId="6F1A7C92" w14:textId="2F1AEBBD" w:rsidR="00151377" w:rsidRPr="00A22270" w:rsidRDefault="00151377" w:rsidP="00C76F12">
      <w:pPr>
        <w:pStyle w:val="Bab"/>
        <w:spacing w:line="276" w:lineRule="auto"/>
      </w:pPr>
      <w:r w:rsidRPr="00A22270">
        <w:t>Pendahuluan</w:t>
      </w:r>
    </w:p>
    <w:p w14:paraId="2871EAAF" w14:textId="25F8435E" w:rsidR="00896A30" w:rsidRPr="001B5012" w:rsidRDefault="00896A30" w:rsidP="00027502">
      <w:pPr>
        <w:spacing w:line="276" w:lineRule="auto"/>
        <w:ind w:firstLine="567"/>
        <w:jc w:val="both"/>
        <w:rPr>
          <w:rFonts w:ascii="Roboto Condensed" w:hAnsi="Roboto Condensed"/>
        </w:rPr>
      </w:pPr>
      <w:r w:rsidRPr="001B5012">
        <w:rPr>
          <w:rFonts w:ascii="Roboto Condensed" w:hAnsi="Roboto Condensed"/>
        </w:rPr>
        <w:t>Organisasi kepemudaan memiliki peran strategis dalam pembangunan sosial masyarakat, khususnya dalam membentuk karakter, kapasitas kepemimpinan, serta partisipasi sosial generasi muda.</w:t>
      </w:r>
      <w:r w:rsidR="00CF2187">
        <w:rPr>
          <w:rStyle w:val="FootnoteReference"/>
          <w:rFonts w:ascii="Roboto Condensed" w:hAnsi="Roboto Condensed"/>
        </w:rPr>
        <w:footnoteReference w:id="1"/>
      </w:r>
      <w:r w:rsidRPr="001B5012">
        <w:rPr>
          <w:rFonts w:ascii="Roboto Condensed" w:hAnsi="Roboto Condensed"/>
        </w:rPr>
        <w:t xml:space="preserve"> Di Indonesia, salah satu bentuk organisasi kepemudaan yang secara struktural dan normatif diakui negara adalah Karang Taruna. Karang Taruna diposisikan sebagai wadah pembinaan dan pengembangan generasi muda yang tumbuh dari, oleh, dan untuk masyarakat, dengan tujuan utama meningkatkan kesejahteraan sosial</w:t>
      </w:r>
      <w:r w:rsidRPr="001B5012">
        <w:rPr>
          <w:rStyle w:val="FootnoteReference"/>
          <w:rFonts w:ascii="Roboto Condensed" w:hAnsi="Roboto Condensed"/>
          <w:sz w:val="20"/>
          <w:szCs w:val="20"/>
        </w:rPr>
        <w:footnoteReference w:id="2"/>
      </w:r>
      <w:r w:rsidRPr="001B5012">
        <w:rPr>
          <w:rFonts w:ascii="Roboto Condensed" w:hAnsi="Roboto Condensed"/>
        </w:rPr>
        <w:t xml:space="preserve"> serta membangun kepedulian dan tanggung jawab sosial pemuda.</w:t>
      </w:r>
      <w:r w:rsidRPr="001B5012">
        <w:rPr>
          <w:rStyle w:val="FootnoteReference"/>
          <w:rFonts w:ascii="Roboto Condensed" w:hAnsi="Roboto Condensed"/>
          <w:sz w:val="20"/>
          <w:szCs w:val="20"/>
        </w:rPr>
        <w:footnoteReference w:id="3"/>
      </w:r>
      <w:r w:rsidRPr="001B5012">
        <w:rPr>
          <w:rFonts w:ascii="Roboto Condensed" w:hAnsi="Roboto Condensed"/>
        </w:rPr>
        <w:t xml:space="preserve"> Posisi strategis tersebut ditegaskan melalui Permensos Nomor 09 Tahun 2025 yang menempatkan Karang Taruna sebagai mitra pemerintah dalam pembangunan sosial berbasis masyarakat.</w:t>
      </w:r>
      <w:r w:rsidRPr="001B5012">
        <w:rPr>
          <w:rStyle w:val="FootnoteReference"/>
          <w:rFonts w:ascii="Roboto Condensed" w:hAnsi="Roboto Condensed"/>
          <w:sz w:val="20"/>
          <w:szCs w:val="20"/>
        </w:rPr>
        <w:footnoteReference w:id="4"/>
      </w:r>
    </w:p>
    <w:p w14:paraId="354511F8" w14:textId="77777777" w:rsidR="00896A30" w:rsidRPr="001B5012" w:rsidRDefault="00896A30" w:rsidP="00027502">
      <w:pPr>
        <w:spacing w:line="276" w:lineRule="auto"/>
        <w:ind w:firstLine="567"/>
        <w:jc w:val="both"/>
        <w:rPr>
          <w:rFonts w:ascii="Roboto Condensed" w:hAnsi="Roboto Condensed"/>
        </w:rPr>
      </w:pPr>
      <w:r w:rsidRPr="001B5012">
        <w:rPr>
          <w:rFonts w:ascii="Roboto Condensed" w:hAnsi="Roboto Condensed"/>
        </w:rPr>
        <w:t>Namun demikian, dalam praktiknya, keberadaan Karang Taruna di berbagai wilayah masih menghadapi tantangan serius, terutama terkait keberlanjutan organisasi, partisipasi aktif anggota, dan efektivitas kepemimpinan.</w:t>
      </w:r>
      <w:r w:rsidRPr="001B5012">
        <w:rPr>
          <w:rStyle w:val="FootnoteReference"/>
          <w:rFonts w:ascii="Roboto Condensed" w:hAnsi="Roboto Condensed"/>
          <w:sz w:val="20"/>
          <w:szCs w:val="20"/>
        </w:rPr>
        <w:footnoteReference w:id="5"/>
      </w:r>
      <w:r w:rsidRPr="001B5012">
        <w:rPr>
          <w:rFonts w:ascii="Roboto Condensed" w:hAnsi="Roboto Condensed"/>
        </w:rPr>
        <w:t xml:space="preserve"> Banyak Karang Taruna yang secara administratif masih tercatat aktif, tetapi secara faktual mengalami stagnasi program, minim partisipasi anggota, serta lemahnya komitmen organisasi. Fenomena ini menunjukkan bahwa keberhasilan organisasi kepemudaan tidak hanya ditentukan oleh struktur formal atau legalitas kelembagaan, tetapi sangat dipengaruhi oleh kualitas kepemimpinan yang dijalankan di dalamnya.</w:t>
      </w:r>
      <w:r w:rsidRPr="001B5012">
        <w:rPr>
          <w:rStyle w:val="FootnoteReference"/>
          <w:rFonts w:ascii="Roboto Condensed" w:hAnsi="Roboto Condensed"/>
          <w:sz w:val="20"/>
          <w:szCs w:val="20"/>
        </w:rPr>
        <w:footnoteReference w:id="6"/>
      </w:r>
    </w:p>
    <w:p w14:paraId="35CF1B21" w14:textId="77777777" w:rsidR="00896A30" w:rsidRPr="001B5012" w:rsidRDefault="00896A30" w:rsidP="00027502">
      <w:pPr>
        <w:spacing w:line="276" w:lineRule="auto"/>
        <w:ind w:firstLine="567"/>
        <w:jc w:val="both"/>
        <w:rPr>
          <w:rFonts w:ascii="Roboto Condensed" w:hAnsi="Roboto Condensed"/>
        </w:rPr>
      </w:pPr>
      <w:r w:rsidRPr="001B5012">
        <w:rPr>
          <w:rFonts w:ascii="Roboto Condensed" w:hAnsi="Roboto Condensed"/>
        </w:rPr>
        <w:t>Kepemimpinan dalam organisasi kepemudaan memiliki karakteristik yang berbeda dengan kepemimpinan dalam organisasi formal atau birokratis.</w:t>
      </w:r>
      <w:r w:rsidRPr="001B5012">
        <w:rPr>
          <w:rStyle w:val="FootnoteReference"/>
          <w:rFonts w:ascii="Roboto Condensed" w:hAnsi="Roboto Condensed"/>
          <w:sz w:val="20"/>
          <w:szCs w:val="20"/>
        </w:rPr>
        <w:footnoteReference w:id="7"/>
      </w:r>
      <w:r w:rsidRPr="001B5012">
        <w:rPr>
          <w:rFonts w:ascii="Roboto Condensed" w:hAnsi="Roboto Condensed"/>
        </w:rPr>
        <w:t xml:space="preserve"> Anggota organisasi kepemudaan umumnya bersifat sukarela </w:t>
      </w:r>
      <w:r w:rsidRPr="00AF401C">
        <w:rPr>
          <w:rFonts w:ascii="Roboto Condensed" w:hAnsi="Roboto Condensed"/>
          <w:i/>
          <w:iCs/>
        </w:rPr>
        <w:t>(v</w:t>
      </w:r>
      <w:r w:rsidRPr="001B5012">
        <w:rPr>
          <w:rFonts w:ascii="Roboto Condensed" w:hAnsi="Roboto Condensed"/>
          <w:i/>
          <w:iCs/>
        </w:rPr>
        <w:t>olunteer-based</w:t>
      </w:r>
      <w:r w:rsidRPr="001B5012">
        <w:rPr>
          <w:rFonts w:ascii="Roboto Condensed" w:hAnsi="Roboto Condensed"/>
        </w:rPr>
        <w:t xml:space="preserve">), tidak terikat kontrak kerja, serta memiliki latar belakang motivasi yang beragam. Dalam kondisi tersebut, pendekatan kepemimpinan yang bersifat </w:t>
      </w:r>
      <w:r w:rsidRPr="001B5012">
        <w:rPr>
          <w:rFonts w:ascii="Roboto Condensed" w:hAnsi="Roboto Condensed"/>
        </w:rPr>
        <w:lastRenderedPageBreak/>
        <w:t>instruktif, hierarkis, atau hanya menekankan pembagian tugas sering kali kurang efektif. Pemimpin organisasi kepemudaan dituntut untuk mampu membangun kepercayaan, kedekatan emosional, dan keteladanan yang dapat menjadi rujukan perilaku bagi anggota.</w:t>
      </w:r>
      <w:r w:rsidRPr="001B5012">
        <w:rPr>
          <w:rStyle w:val="FootnoteReference"/>
          <w:rFonts w:ascii="Roboto Condensed" w:hAnsi="Roboto Condensed"/>
          <w:sz w:val="20"/>
          <w:szCs w:val="20"/>
        </w:rPr>
        <w:footnoteReference w:id="8"/>
      </w:r>
    </w:p>
    <w:p w14:paraId="65509821" w14:textId="77777777" w:rsidR="00896A30" w:rsidRPr="001B5012" w:rsidRDefault="00896A30" w:rsidP="00027502">
      <w:pPr>
        <w:spacing w:line="276" w:lineRule="auto"/>
        <w:ind w:firstLine="567"/>
        <w:jc w:val="both"/>
        <w:rPr>
          <w:rFonts w:ascii="Roboto Condensed" w:hAnsi="Roboto Condensed"/>
        </w:rPr>
      </w:pPr>
      <w:r w:rsidRPr="001B5012">
        <w:rPr>
          <w:rFonts w:ascii="Roboto Condensed" w:hAnsi="Roboto Condensed"/>
        </w:rPr>
        <w:t>Salah satu pendekatan kepemimpinan yang relevan dalam konteks organisasi sosial dan kepemudaan adalah kepemimpinan keteladanan. Kepemimpinan keteladanan menekankan kesesuaian antara nilai, ucapan, dan tindakan pemimpin. Pemimpin tidak hanya berperan sebagai pengarah atau pengambil keputusan, tetapi juga menjadi contoh konkret dalam sikap kerja, komitmen, tanggung jawab, dan partisipasi aktif dalam kegiatan organisasi. Dalam organisasi yang berbasis relawan, keteladanan pemimpin sering kali menjadi faktor utama yang menentukan apakah anggota akan tergerak untuk terlibat secara aktif atau justru memilih untuk pasif dan menarik diri.</w:t>
      </w:r>
      <w:r w:rsidRPr="001B5012">
        <w:rPr>
          <w:rStyle w:val="FootnoteReference"/>
          <w:rFonts w:ascii="Roboto Condensed" w:hAnsi="Roboto Condensed"/>
          <w:sz w:val="20"/>
          <w:szCs w:val="20"/>
        </w:rPr>
        <w:footnoteReference w:id="9"/>
      </w:r>
    </w:p>
    <w:p w14:paraId="5FE90D57" w14:textId="77777777" w:rsidR="00896A30" w:rsidRPr="001B5012" w:rsidRDefault="00896A30" w:rsidP="00027502">
      <w:pPr>
        <w:spacing w:line="276" w:lineRule="auto"/>
        <w:ind w:firstLine="567"/>
        <w:jc w:val="both"/>
        <w:rPr>
          <w:rFonts w:ascii="Roboto Condensed" w:hAnsi="Roboto Condensed"/>
        </w:rPr>
      </w:pPr>
      <w:r w:rsidRPr="001B5012">
        <w:rPr>
          <w:rFonts w:ascii="Roboto Condensed" w:hAnsi="Roboto Condensed"/>
        </w:rPr>
        <w:t>Berbagai kajian telah menunjukkan bahwa keteladanan pemimpin dan perilaku kepemimpinan secara umum memiliki pengaruh signifikan terhadap motivasi, loyalitas, serta kinerja anggota organisasi.</w:t>
      </w:r>
      <w:r w:rsidRPr="001B5012">
        <w:rPr>
          <w:rStyle w:val="FootnoteReference"/>
          <w:rFonts w:ascii="Roboto Condensed" w:hAnsi="Roboto Condensed"/>
          <w:sz w:val="20"/>
          <w:szCs w:val="20"/>
        </w:rPr>
        <w:footnoteReference w:id="10"/>
      </w:r>
      <w:r w:rsidRPr="001B5012">
        <w:rPr>
          <w:rFonts w:ascii="Roboto Condensed" w:hAnsi="Roboto Condensed"/>
        </w:rPr>
        <w:t xml:space="preserve"> Studi pada organisasi nirlaba menunjukkan bahwa perilaku pemimpin yang efektif berhubungan dengan retensi dan komitmen relawan, yang merupakan bagian penting dari keterlibatan aktif anggota dalam organisasi sosial berbasis relawan.</w:t>
      </w:r>
      <w:r w:rsidRPr="001B5012">
        <w:rPr>
          <w:rStyle w:val="FootnoteReference"/>
          <w:rFonts w:ascii="Roboto Condensed" w:hAnsi="Roboto Condensed"/>
          <w:sz w:val="20"/>
          <w:szCs w:val="20"/>
        </w:rPr>
        <w:footnoteReference w:id="11"/>
      </w:r>
      <w:r w:rsidRPr="001B5012">
        <w:rPr>
          <w:rFonts w:ascii="Roboto Condensed" w:hAnsi="Roboto Condensed"/>
        </w:rPr>
        <w:t xml:space="preserve"> Selain itu, praktik kepemimpinan keteladanan juga dikaitkan dengan peningkatan semangat kerja dan keterlibatan anggota dalam aktivitas organisasi.</w:t>
      </w:r>
      <w:r w:rsidRPr="001B5012">
        <w:rPr>
          <w:rStyle w:val="FootnoteReference"/>
          <w:rFonts w:ascii="Roboto Condensed" w:hAnsi="Roboto Condensed"/>
          <w:sz w:val="20"/>
          <w:szCs w:val="20"/>
        </w:rPr>
        <w:footnoteReference w:id="12"/>
      </w:r>
      <w:r w:rsidRPr="001B5012">
        <w:rPr>
          <w:rFonts w:ascii="Roboto Condensed" w:hAnsi="Roboto Condensed"/>
        </w:rPr>
        <w:t xml:space="preserve"> Studi lain juga menemukan bahwa perilaku pemimpin yang menunjang kemampuan relawan mempengaruhi kepuasan dan komitmen mereka secara positif, yang berkontribusi pada keberlanjutan organisasi.</w:t>
      </w:r>
      <w:r w:rsidRPr="001B5012">
        <w:rPr>
          <w:rStyle w:val="FootnoteReference"/>
          <w:rFonts w:ascii="Roboto Condensed" w:hAnsi="Roboto Condensed"/>
          <w:sz w:val="20"/>
          <w:szCs w:val="20"/>
        </w:rPr>
        <w:footnoteReference w:id="13"/>
      </w:r>
      <w:r w:rsidRPr="001B5012">
        <w:rPr>
          <w:rFonts w:ascii="Roboto Condensed" w:hAnsi="Roboto Condensed"/>
        </w:rPr>
        <w:t xml:space="preserve"> Hal ini menguatkan bahwa pendekatan kepemimpinan yang menekankan contoh nyata dan keterlibatan langsung pemimpin menjadi faktor utama dalam menggerakkan anggota organisasi untuk berkontribusi secara aktif, bukan hanya sekadar menerima instruksi formal saja.</w:t>
      </w:r>
      <w:r w:rsidRPr="001B5012">
        <w:rPr>
          <w:rStyle w:val="FootnoteReference"/>
          <w:rFonts w:ascii="Roboto Condensed" w:hAnsi="Roboto Condensed"/>
          <w:sz w:val="20"/>
          <w:szCs w:val="20"/>
        </w:rPr>
        <w:footnoteReference w:id="14"/>
      </w:r>
    </w:p>
    <w:p w14:paraId="0AB1BD44" w14:textId="69B9FD82" w:rsidR="00896A30" w:rsidRPr="001B5012" w:rsidRDefault="00896A30" w:rsidP="00027502">
      <w:pPr>
        <w:spacing w:line="276" w:lineRule="auto"/>
        <w:ind w:firstLine="567"/>
        <w:jc w:val="both"/>
        <w:rPr>
          <w:rFonts w:ascii="Roboto Condensed" w:hAnsi="Roboto Condensed"/>
        </w:rPr>
      </w:pPr>
      <w:r w:rsidRPr="001B5012">
        <w:rPr>
          <w:rFonts w:ascii="Roboto Condensed" w:hAnsi="Roboto Condensed"/>
        </w:rPr>
        <w:t xml:space="preserve">Fenomena tersebut juga ditemukan dalam konteks Karang Taruna </w:t>
      </w:r>
      <w:r w:rsidR="00AF401C">
        <w:rPr>
          <w:rFonts w:ascii="Roboto Condensed" w:hAnsi="Roboto Condensed"/>
        </w:rPr>
        <w:t>XYZ</w:t>
      </w:r>
      <w:r w:rsidRPr="001B5012">
        <w:rPr>
          <w:rFonts w:ascii="Roboto Condensed" w:hAnsi="Roboto Condensed"/>
        </w:rPr>
        <w:t xml:space="preserve"> yang berlokasi di Kota Surabaya. Karang Taruna </w:t>
      </w:r>
      <w:r w:rsidR="00AF401C">
        <w:rPr>
          <w:rFonts w:ascii="Roboto Condensed" w:hAnsi="Roboto Condensed"/>
        </w:rPr>
        <w:t>XYZ</w:t>
      </w:r>
      <w:r w:rsidRPr="001B5012">
        <w:rPr>
          <w:rFonts w:ascii="Roboto Condensed" w:hAnsi="Roboto Condensed"/>
        </w:rPr>
        <w:t xml:space="preserve"> merupakan organisasi kepemudaan yang relatif baru, didirikan pada tanggal 20 Juni 2024 atas inisiatif pengurus RW setempat. Pembentukannya dilatarbelakangi oleh kebutuhan untuk mengaktifkan kembali peran pemuda dalam kegiatan sosial kemasyarakatan, khususnya dalam rangka persiapan dan pelaksanaan Peringatan Hari Ulang Tahun Republik Indonesia tahun 2024.</w:t>
      </w:r>
    </w:p>
    <w:p w14:paraId="5FB69A71" w14:textId="17222D12" w:rsidR="00896A30" w:rsidRPr="001B5012" w:rsidRDefault="00896A30" w:rsidP="00027502">
      <w:pPr>
        <w:spacing w:line="276" w:lineRule="auto"/>
        <w:ind w:firstLine="567"/>
        <w:jc w:val="both"/>
        <w:rPr>
          <w:rFonts w:ascii="Roboto Condensed" w:hAnsi="Roboto Condensed"/>
        </w:rPr>
      </w:pPr>
      <w:r w:rsidRPr="001B5012">
        <w:rPr>
          <w:rFonts w:ascii="Roboto Condensed" w:hAnsi="Roboto Condensed"/>
        </w:rPr>
        <w:lastRenderedPageBreak/>
        <w:t xml:space="preserve">Pada tahap awal, Karang Taruna </w:t>
      </w:r>
      <w:r w:rsidR="00AF401C">
        <w:rPr>
          <w:rFonts w:ascii="Roboto Condensed" w:hAnsi="Roboto Condensed"/>
        </w:rPr>
        <w:t>XYZ</w:t>
      </w:r>
      <w:r w:rsidRPr="001B5012">
        <w:rPr>
          <w:rFonts w:ascii="Roboto Condensed" w:hAnsi="Roboto Condensed"/>
        </w:rPr>
        <w:t xml:space="preserve"> berhasil menghimpun sekitar 20 pemuda sebagai pengurus yang berasal dari berbagai latar belakang, mulai dari pelajar SMA hingga mahasiswa. Setelah kegiatan Agustusan selesai, Karang Taruna </w:t>
      </w:r>
      <w:r w:rsidR="00AF401C">
        <w:rPr>
          <w:rFonts w:ascii="Roboto Condensed" w:hAnsi="Roboto Condensed"/>
        </w:rPr>
        <w:t>XYZ</w:t>
      </w:r>
      <w:r w:rsidRPr="001B5012">
        <w:rPr>
          <w:rFonts w:ascii="Roboto Condensed" w:hAnsi="Roboto Condensed"/>
        </w:rPr>
        <w:t xml:space="preserve"> kemudian diarahkan untuk memiliki peran yang lebih luas, tidak hanya bersifat insidental, tetapi juga berkelanjutan dalam mendukung pembangunan sosial di wilayah Putat Jaya. Beberapa kegiatan yang telah dijalankan antara lain keterlibatan dalam musyawarah perencanaan pembangunan (musrenbang) pemuda tingkat kelurahan, partisipasi dalam program unggulan RW seperti Pesona Batik Dolly, serta keikutsertaan dalam pelatihan-pelatihan yang difasilitasi oleh perguruan tinggi.</w:t>
      </w:r>
      <w:r w:rsidRPr="001B5012">
        <w:rPr>
          <w:rStyle w:val="FootnoteReference"/>
          <w:rFonts w:ascii="Roboto Condensed" w:hAnsi="Roboto Condensed"/>
        </w:rPr>
        <w:footnoteReference w:id="15"/>
      </w:r>
    </w:p>
    <w:p w14:paraId="7B4FB87D" w14:textId="66E27645" w:rsidR="00896A30" w:rsidRPr="001B5012" w:rsidRDefault="00896A30" w:rsidP="00027502">
      <w:pPr>
        <w:spacing w:line="276" w:lineRule="auto"/>
        <w:ind w:firstLine="567"/>
        <w:jc w:val="both"/>
        <w:rPr>
          <w:rFonts w:ascii="Roboto Condensed" w:hAnsi="Roboto Condensed"/>
        </w:rPr>
      </w:pPr>
      <w:r w:rsidRPr="001B5012">
        <w:rPr>
          <w:rFonts w:ascii="Roboto Condensed" w:hAnsi="Roboto Condensed"/>
        </w:rPr>
        <w:t xml:space="preserve">Meskipun demikian, hasil studi pendahuluan menunjukkan bahwa dinamika internal Karang Taruna </w:t>
      </w:r>
      <w:r w:rsidR="00AF401C">
        <w:rPr>
          <w:rFonts w:ascii="Roboto Condensed" w:hAnsi="Roboto Condensed"/>
        </w:rPr>
        <w:t>XYZ</w:t>
      </w:r>
      <w:r w:rsidRPr="001B5012">
        <w:rPr>
          <w:rFonts w:ascii="Roboto Condensed" w:hAnsi="Roboto Condensed"/>
        </w:rPr>
        <w:t xml:space="preserve"> menghadapi sejumlah persoalan mendasar. Jumlah pengurus aktif mengalami penurunan, dari sekitar 20 orang menjadi 14 orang, dengan tingkat keaktifan yang sangat bervariasi. Dari jumlah tersebut, hanya sekitar 3–4 orang yang tergolong sangat aktif dalam menjalankan roda organisasi. Sebagian pengurus lainnya menunjukkan keterlibatan yang fluktuatif, bahkan ada yang keluar masuk kepengurusan. Kondisi ini berdampak langsung pada terhambatnya pelaksanaan program kerja Karang Taruna </w:t>
      </w:r>
      <w:r w:rsidR="00AF401C">
        <w:rPr>
          <w:rFonts w:ascii="Roboto Condensed" w:hAnsi="Roboto Condensed"/>
        </w:rPr>
        <w:t>XYZ</w:t>
      </w:r>
      <w:r w:rsidRPr="001B5012">
        <w:rPr>
          <w:rFonts w:ascii="Roboto Condensed" w:hAnsi="Roboto Condensed"/>
        </w:rPr>
        <w:t>, termasuk program unggulan seperti Podcast Studioly yang sempat mengalami kevakuman dalam waktu cukup lama.</w:t>
      </w:r>
      <w:r w:rsidRPr="001B5012">
        <w:rPr>
          <w:rStyle w:val="FootnoteReference"/>
          <w:rFonts w:ascii="Roboto Condensed" w:hAnsi="Roboto Condensed"/>
        </w:rPr>
        <w:footnoteReference w:id="16"/>
      </w:r>
    </w:p>
    <w:p w14:paraId="3C6592A4" w14:textId="1EAEAA71" w:rsidR="00896A30" w:rsidRPr="001B5012" w:rsidRDefault="00896A30" w:rsidP="00027502">
      <w:pPr>
        <w:spacing w:line="276" w:lineRule="auto"/>
        <w:ind w:firstLine="567"/>
        <w:jc w:val="both"/>
        <w:rPr>
          <w:rFonts w:ascii="Roboto Condensed" w:hAnsi="Roboto Condensed"/>
        </w:rPr>
      </w:pPr>
      <w:r w:rsidRPr="001B5012">
        <w:rPr>
          <w:rFonts w:ascii="Roboto Condensed" w:hAnsi="Roboto Condensed"/>
        </w:rPr>
        <w:t xml:space="preserve">Ketua Karang Taruna </w:t>
      </w:r>
      <w:r w:rsidR="00AF401C">
        <w:rPr>
          <w:rFonts w:ascii="Roboto Condensed" w:hAnsi="Roboto Condensed"/>
        </w:rPr>
        <w:t>XYZ</w:t>
      </w:r>
      <w:r w:rsidRPr="001B5012">
        <w:rPr>
          <w:rFonts w:ascii="Roboto Condensed" w:hAnsi="Roboto Condensed"/>
        </w:rPr>
        <w:t xml:space="preserve"> mengungkapkan bahwa salah satu kesulitan utama yang dihadapi adalah memotivasi dan menggerakkan pengurus agar tetap konsisten dalam menjalankan program organisasi. Sebagai mahasiswa tingkat akhir, Ketua Karang Taruna </w:t>
      </w:r>
      <w:r w:rsidR="00AF401C">
        <w:rPr>
          <w:rFonts w:ascii="Roboto Condensed" w:hAnsi="Roboto Condensed"/>
        </w:rPr>
        <w:t>XYZ</w:t>
      </w:r>
      <w:r w:rsidRPr="001B5012">
        <w:rPr>
          <w:rFonts w:ascii="Roboto Condensed" w:hAnsi="Roboto Condensed"/>
        </w:rPr>
        <w:t xml:space="preserve"> juga dihadapkan pada keterbatasan waktu akibat kewajiban akademik, yang secara tidak langsung mempengaruhi intensitas kepemimpinannya. Di sisi lain, hasil wawancara dengan Wakil Ketua RW XII menunjukkan adanya persoalan komitmen organisasi di kalangan pengurus Karang Taruna </w:t>
      </w:r>
      <w:r w:rsidR="00AF401C">
        <w:rPr>
          <w:rFonts w:ascii="Roboto Condensed" w:hAnsi="Roboto Condensed"/>
        </w:rPr>
        <w:t>XYZ</w:t>
      </w:r>
      <w:r w:rsidRPr="001B5012">
        <w:rPr>
          <w:rFonts w:ascii="Roboto Condensed" w:hAnsi="Roboto Condensed"/>
        </w:rPr>
        <w:t>. Sebagian pemuda masih memandang Karang Taruna sebagai organisasi yang “membutuhkan mereka”, bukan sebagai ruang belajar dan pengembangan diri yang juga “mereka butuhkan”. Upaya untuk menyatukan visi misi pengurus Karang Taruna sebagai wadah untuk mengembangkan kualitas pemuda di lingkungan Putat Jaya sudah dilakukan melalui proses rapat bersama dan sosialisasi, namun beliau melihat bahwa nampaknya visi misi ini belum benar-benar terinternalisasi secara mendalam pada pengurus.</w:t>
      </w:r>
    </w:p>
    <w:p w14:paraId="1FB7618A" w14:textId="3E763F9C" w:rsidR="00896A30" w:rsidRPr="001B5012" w:rsidRDefault="00896A30" w:rsidP="00027502">
      <w:pPr>
        <w:spacing w:line="276" w:lineRule="auto"/>
        <w:ind w:firstLine="567"/>
        <w:jc w:val="both"/>
        <w:rPr>
          <w:rFonts w:ascii="Roboto Condensed" w:hAnsi="Roboto Condensed"/>
        </w:rPr>
      </w:pPr>
      <w:r w:rsidRPr="001B5012">
        <w:rPr>
          <w:rFonts w:ascii="Roboto Condensed" w:hAnsi="Roboto Condensed"/>
        </w:rPr>
        <w:t xml:space="preserve">Kondisi tersebut menunjukkan adanya kesenjangan antara tujuan ideal Karang Taruna sebagai wadah pembinaan pemuda dengan realitas partisipasi dan komitmen pengurus di lapangan. Jika tidak ditangani secara tepat, kondisi ini berpotensi menghambat keberlanjutan organisasi dan mengurangi dampak sosial yang seharusnya dihasilkan oleh Karang Taruna </w:t>
      </w:r>
      <w:r w:rsidR="00AF401C">
        <w:rPr>
          <w:rFonts w:ascii="Roboto Condensed" w:hAnsi="Roboto Condensed"/>
        </w:rPr>
        <w:t>XYZ</w:t>
      </w:r>
      <w:r w:rsidRPr="001B5012">
        <w:rPr>
          <w:rFonts w:ascii="Roboto Condensed" w:hAnsi="Roboto Condensed"/>
        </w:rPr>
        <w:t>. Oleh karena itu, diperlukan intervensi yang tidak hanya bersifat struktural atau administratif, tetapi juga menyentuh aspek kepemimpinan dan budaya organisasi. Intervensi berupa peningkatan kualitas kepemimpinan ini penting mengingat karakter organisasi Karang Taruna yang bersifat sosial dan ikatan keanggotaan yang menekankan aspek kesadaran sosial dan komitmen non-transaksional. Karakter tersebut membutuhkan kekuatan keteladanan pemimpin yang mampu diduplikasi oleh anggota dalam menjalankan organisasi.</w:t>
      </w:r>
    </w:p>
    <w:p w14:paraId="5925BB4E" w14:textId="2D4EDE26" w:rsidR="00896A30" w:rsidRPr="001B5012" w:rsidRDefault="00896A30" w:rsidP="00027502">
      <w:pPr>
        <w:spacing w:line="276" w:lineRule="auto"/>
        <w:ind w:firstLine="567"/>
        <w:jc w:val="both"/>
        <w:rPr>
          <w:rFonts w:ascii="Roboto Condensed" w:hAnsi="Roboto Condensed"/>
        </w:rPr>
      </w:pPr>
      <w:r w:rsidRPr="001B5012">
        <w:rPr>
          <w:rFonts w:ascii="Roboto Condensed" w:hAnsi="Roboto Condensed"/>
        </w:rPr>
        <w:lastRenderedPageBreak/>
        <w:t xml:space="preserve">Studi ini dirancang untuk menjawab persoalan tersebut melalui pendekatan pendampingan kepemimpinan keteladanan. Fokus utama program adalah mendampingi Ketua Karang Taruna </w:t>
      </w:r>
      <w:r w:rsidR="00AF401C">
        <w:rPr>
          <w:rFonts w:ascii="Roboto Condensed" w:hAnsi="Roboto Condensed"/>
        </w:rPr>
        <w:t>XYZ</w:t>
      </w:r>
      <w:r w:rsidRPr="001B5012">
        <w:rPr>
          <w:rFonts w:ascii="Roboto Condensed" w:hAnsi="Roboto Condensed"/>
        </w:rPr>
        <w:t xml:space="preserve"> agar mampu memahami, menginternalisasi, dan menerapkan prinsip-prinsip kepemimpinan keteladanan dalam konteks sekretariat organisasi. Pendekatan ini dipilih dengan asumsi bahwa perubahan perilaku kepemimpinan di tingkat pimpinan akan memberikan efek domino terhadap motivasi, partisipasi, dan kinerja pengurus lainnya.</w:t>
      </w:r>
    </w:p>
    <w:p w14:paraId="178F86D1" w14:textId="6FFC01CB" w:rsidR="00896A30" w:rsidRPr="001B5012" w:rsidRDefault="00896A30" w:rsidP="00027502">
      <w:pPr>
        <w:spacing w:line="276" w:lineRule="auto"/>
        <w:ind w:firstLine="567"/>
        <w:jc w:val="both"/>
        <w:rPr>
          <w:rFonts w:ascii="Roboto Condensed" w:hAnsi="Roboto Condensed"/>
        </w:rPr>
      </w:pPr>
      <w:r w:rsidRPr="001B5012">
        <w:rPr>
          <w:rFonts w:ascii="Roboto Condensed" w:hAnsi="Roboto Condensed"/>
        </w:rPr>
        <w:t xml:space="preserve">Berbeda dengan pelatihan kepemimpinan yang bersifat teoritis, pendampingan dalam program ini dilakukan secara kontekstual dan berkelanjutan, menyesuaikan dengan dinamika riil yang dihadapi Karang Taruna </w:t>
      </w:r>
      <w:r w:rsidR="00AF401C">
        <w:rPr>
          <w:rFonts w:ascii="Roboto Condensed" w:hAnsi="Roboto Condensed"/>
        </w:rPr>
        <w:t>XYZ</w:t>
      </w:r>
      <w:r w:rsidRPr="001B5012">
        <w:rPr>
          <w:rFonts w:ascii="Roboto Condensed" w:hAnsi="Roboto Condensed"/>
        </w:rPr>
        <w:t xml:space="preserve">. Ketua Karang Taruna </w:t>
      </w:r>
      <w:r w:rsidR="00AF401C">
        <w:rPr>
          <w:rFonts w:ascii="Roboto Condensed" w:hAnsi="Roboto Condensed"/>
        </w:rPr>
        <w:t>XYZ</w:t>
      </w:r>
      <w:r w:rsidRPr="001B5012">
        <w:rPr>
          <w:rFonts w:ascii="Roboto Condensed" w:hAnsi="Roboto Condensed"/>
        </w:rPr>
        <w:t xml:space="preserve"> tidak hanya diberikan pemahaman konseptual tentang kepemimpinan keteladanan, tetapi juga didampingi dalam proses implementasi nyata, mulai dari membangun inisiatif, memperkuat komunikasi personal, hingga terlibat langsung dalam aktivitas organisasi sehari-hari di sekretariat.</w:t>
      </w:r>
    </w:p>
    <w:p w14:paraId="7833AD7B" w14:textId="020DAAFA" w:rsidR="00896A30" w:rsidRPr="001B5012" w:rsidRDefault="00896A30" w:rsidP="00027502">
      <w:pPr>
        <w:spacing w:line="276" w:lineRule="auto"/>
        <w:ind w:firstLine="567"/>
        <w:jc w:val="both"/>
        <w:rPr>
          <w:rFonts w:ascii="Roboto Condensed" w:hAnsi="Roboto Condensed"/>
        </w:rPr>
      </w:pPr>
      <w:r w:rsidRPr="001B5012">
        <w:rPr>
          <w:rFonts w:ascii="Roboto Condensed" w:hAnsi="Roboto Condensed"/>
        </w:rPr>
        <w:t xml:space="preserve">Berdasarkan latar belakang tersebut, studi ini bertujuan untuk mendeskripsikan dan menganalisis penerapan kepemimpinan keteladanan dalam organisasi kepemudaan berbasis komunitas melalui studi pada Karang Taruna </w:t>
      </w:r>
      <w:r w:rsidR="00AF401C">
        <w:rPr>
          <w:rFonts w:ascii="Roboto Condensed" w:hAnsi="Roboto Condensed"/>
        </w:rPr>
        <w:t>XYZ</w:t>
      </w:r>
      <w:r w:rsidRPr="001B5012">
        <w:rPr>
          <w:rFonts w:ascii="Roboto Condensed" w:hAnsi="Roboto Condensed"/>
        </w:rPr>
        <w:t xml:space="preserve"> Surabaya. Secara khusus, studi ini akan membahas: (1) kondisi awal organisasi dan permasalahan kepemimpinan yang dihadapi, (2) konsep kepemimpinan keteladanan sebagai kerangka teoretik, serta (3) bentuk penerapan dan dampak kepemimpinan keteladanan oleh Ketua Karang Taruna </w:t>
      </w:r>
      <w:r w:rsidR="00AF401C">
        <w:rPr>
          <w:rFonts w:ascii="Roboto Condensed" w:hAnsi="Roboto Condensed"/>
        </w:rPr>
        <w:t>XYZ</w:t>
      </w:r>
      <w:r w:rsidRPr="001B5012">
        <w:rPr>
          <w:rFonts w:ascii="Roboto Condensed" w:hAnsi="Roboto Condensed"/>
        </w:rPr>
        <w:t xml:space="preserve"> terhadap dinamika organisasi.</w:t>
      </w:r>
    </w:p>
    <w:p w14:paraId="5D7FFDF1" w14:textId="7193324E" w:rsidR="008C0AA0" w:rsidRDefault="00896A30" w:rsidP="00027502">
      <w:pPr>
        <w:pStyle w:val="Contents"/>
      </w:pPr>
      <w:r w:rsidRPr="001B5012">
        <w:t>Diharapkan studi ini dapat memberikan kontribusi akademik dalam pengembangan kajian kepemimpinan sosial dan kepemudaan, sekaligus memberikan kontribusi praktis bagi pengelola organisasi kepemudaan, pendamping masyarakat, dan pemangku kepentingan dalam merancang strategi penguatan kepemimpinan berbasis keteladanan.</w:t>
      </w:r>
    </w:p>
    <w:p w14:paraId="365B22B4" w14:textId="77777777" w:rsidR="00C76F12" w:rsidRDefault="00C76F12" w:rsidP="00C76F12">
      <w:pPr>
        <w:pStyle w:val="ListParagraph"/>
        <w:spacing w:after="0" w:line="360" w:lineRule="auto"/>
        <w:ind w:left="0" w:firstLine="567"/>
        <w:jc w:val="both"/>
        <w:rPr>
          <w:rFonts w:ascii="Roboto Condensed" w:hAnsi="Roboto Condensed" w:cstheme="minorHAnsi"/>
        </w:rPr>
      </w:pPr>
    </w:p>
    <w:p w14:paraId="795699BB" w14:textId="03588C04" w:rsidR="00E151F6" w:rsidRPr="00E151F6" w:rsidRDefault="00E151F6" w:rsidP="007F326E">
      <w:pPr>
        <w:pStyle w:val="Bab"/>
        <w:spacing w:line="276" w:lineRule="auto"/>
      </w:pPr>
      <w:r w:rsidRPr="00E151F6">
        <w:t>Metode</w:t>
      </w:r>
    </w:p>
    <w:p w14:paraId="7A247BA5" w14:textId="5C3934F2" w:rsidR="00C21A72" w:rsidRPr="001B5012" w:rsidRDefault="00C21A72" w:rsidP="00027502">
      <w:pPr>
        <w:spacing w:line="276" w:lineRule="auto"/>
        <w:ind w:firstLine="567"/>
        <w:jc w:val="both"/>
        <w:rPr>
          <w:rFonts w:ascii="Roboto Condensed" w:hAnsi="Roboto Condensed"/>
        </w:rPr>
      </w:pPr>
      <w:r w:rsidRPr="001B5012">
        <w:rPr>
          <w:rFonts w:ascii="Roboto Condensed" w:hAnsi="Roboto Condensed"/>
        </w:rPr>
        <w:t xml:space="preserve">Studi ini menggunakan pendekatan </w:t>
      </w:r>
      <w:r w:rsidRPr="001B5012">
        <w:rPr>
          <w:rFonts w:ascii="Roboto Condensed" w:hAnsi="Roboto Condensed"/>
          <w:i/>
          <w:iCs/>
        </w:rPr>
        <w:t>Participatory Action Research</w:t>
      </w:r>
      <w:r w:rsidRPr="001B5012">
        <w:rPr>
          <w:rFonts w:ascii="Roboto Condensed" w:hAnsi="Roboto Condensed"/>
        </w:rPr>
        <w:t xml:space="preserve"> (PAR) kualitatif yang diimplementasikan melalui program pendampingan berbasis pengabdian kepada masyarakat. Pendekatan ini dipilih karena studi tidak hanya bertujuan mendeskripsikan fenomena, tetapi juga melakukan intervensi reflektif untuk memperbaiki praktik kepemimpinan dalam organisasi kepemudaan.</w:t>
      </w:r>
      <w:r w:rsidR="00027502">
        <w:rPr>
          <w:rFonts w:ascii="Roboto Condensed" w:hAnsi="Roboto Condensed"/>
        </w:rPr>
        <w:t xml:space="preserve"> </w:t>
      </w:r>
      <w:r w:rsidRPr="001B5012">
        <w:rPr>
          <w:rFonts w:ascii="Roboto Condensed" w:hAnsi="Roboto Condensed"/>
          <w:i/>
          <w:iCs/>
        </w:rPr>
        <w:t>Participatory Action Research</w:t>
      </w:r>
      <w:r w:rsidRPr="001B5012">
        <w:rPr>
          <w:rFonts w:ascii="Roboto Condensed" w:hAnsi="Roboto Condensed"/>
        </w:rPr>
        <w:t xml:space="preserve"> merupakan metode studi yang menekankan kolaborasi antara peneliti dan subjek studi dalam proses identifikasi masalah, perencanaan tindakan, pelaksanaan intervensi, serta refleksi terhadap perubahan yang terjadi sebagaimana dijelaskan Kemmis &amp; McTaggart.</w:t>
      </w:r>
      <w:r w:rsidRPr="001B5012">
        <w:rPr>
          <w:rStyle w:val="FootnoteReference"/>
          <w:rFonts w:ascii="Roboto Condensed" w:hAnsi="Roboto Condensed"/>
        </w:rPr>
        <w:footnoteReference w:id="17"/>
      </w:r>
      <w:r w:rsidRPr="001B5012">
        <w:rPr>
          <w:rFonts w:ascii="Roboto Condensed" w:hAnsi="Roboto Condensed"/>
        </w:rPr>
        <w:t xml:space="preserve"> Dalam konteks ini, Ketua Karang Taruna </w:t>
      </w:r>
      <w:r w:rsidR="00AF401C">
        <w:rPr>
          <w:rFonts w:ascii="Roboto Condensed" w:hAnsi="Roboto Condensed"/>
        </w:rPr>
        <w:t>XYZ</w:t>
      </w:r>
      <w:r w:rsidRPr="001B5012">
        <w:rPr>
          <w:rFonts w:ascii="Roboto Condensed" w:hAnsi="Roboto Condensed"/>
        </w:rPr>
        <w:t xml:space="preserve"> tidak diposisikan sebagai objek studi semata, melainkan sebagai mitra partisipatif dalam proses perbaikan praktik kepemimpinan. Pendekatan ini relevan karena dinamika kepemimpinan dalam organisasi kepemudaan bersifat kontekstual, relasional, dan berkembang secara bertahap melalui interaksi sosial yang intensif.</w:t>
      </w:r>
    </w:p>
    <w:p w14:paraId="1CC971DB" w14:textId="7B6AA46A" w:rsidR="00C21A72" w:rsidRPr="001B5012" w:rsidRDefault="00C21A72" w:rsidP="00027502">
      <w:pPr>
        <w:spacing w:line="276" w:lineRule="auto"/>
        <w:ind w:firstLine="567"/>
        <w:jc w:val="both"/>
        <w:rPr>
          <w:rFonts w:ascii="Roboto Condensed" w:hAnsi="Roboto Condensed"/>
        </w:rPr>
      </w:pPr>
      <w:r w:rsidRPr="001B5012">
        <w:rPr>
          <w:rFonts w:ascii="Roboto Condensed" w:hAnsi="Roboto Condensed"/>
        </w:rPr>
        <w:t xml:space="preserve">Studi ini dilaksanakan dalam konteks kegiatan yang berlokasi di Sekretariat Karang Taruna Karang Taruna </w:t>
      </w:r>
      <w:r w:rsidR="00AF401C">
        <w:rPr>
          <w:rFonts w:ascii="Roboto Condensed" w:hAnsi="Roboto Condensed"/>
        </w:rPr>
        <w:t>XYZ</w:t>
      </w:r>
      <w:r w:rsidRPr="001B5012">
        <w:rPr>
          <w:rFonts w:ascii="Roboto Condensed" w:hAnsi="Roboto Condensed"/>
        </w:rPr>
        <w:t xml:space="preserve">, Kota Surabaya. Lokasi ini dipilih karena Karang Taruna </w:t>
      </w:r>
      <w:r w:rsidR="00AF401C">
        <w:rPr>
          <w:rFonts w:ascii="Roboto Condensed" w:hAnsi="Roboto Condensed"/>
        </w:rPr>
        <w:t>XYZ</w:t>
      </w:r>
      <w:r w:rsidRPr="001B5012">
        <w:rPr>
          <w:rFonts w:ascii="Roboto Condensed" w:hAnsi="Roboto Condensed"/>
        </w:rPr>
        <w:t xml:space="preserve"> merupakan organisasi kepemudaan yang sedang berada pada fase awal pengembangan, sehingga dinamika </w:t>
      </w:r>
      <w:r w:rsidRPr="001B5012">
        <w:rPr>
          <w:rFonts w:ascii="Roboto Condensed" w:hAnsi="Roboto Condensed"/>
        </w:rPr>
        <w:lastRenderedPageBreak/>
        <w:t>kepemimpinan dan partisipasi anggota terlihat secara nyata dan terbuka.</w:t>
      </w:r>
      <w:r w:rsidR="00027502">
        <w:rPr>
          <w:rFonts w:ascii="Roboto Condensed" w:hAnsi="Roboto Condensed"/>
        </w:rPr>
        <w:t xml:space="preserve"> </w:t>
      </w:r>
      <w:r w:rsidRPr="001B5012">
        <w:rPr>
          <w:rFonts w:ascii="Roboto Condensed" w:hAnsi="Roboto Condensed"/>
        </w:rPr>
        <w:t>Konteks lokal Putat Jaya sebagai wilayah dengan sejarah dan dinamika sosial yang kompleks turut mempengaruhi karakter organisasi kepemudaan yang tumbuh di dalamnya. Oleh karena itu, pendekatan kontekstual menjadi penting agar analisis kepemimpinan tidak terlepas dari realitas sosial masyarakat setempat.</w:t>
      </w:r>
      <w:r w:rsidR="00027502">
        <w:rPr>
          <w:rFonts w:ascii="Roboto Condensed" w:hAnsi="Roboto Condensed"/>
        </w:rPr>
        <w:t xml:space="preserve"> </w:t>
      </w:r>
      <w:r w:rsidRPr="001B5012">
        <w:rPr>
          <w:rFonts w:ascii="Roboto Condensed" w:hAnsi="Roboto Condensed"/>
        </w:rPr>
        <w:t xml:space="preserve">Subjek utama dalam studi ini adalah: </w:t>
      </w:r>
      <w:r w:rsidR="00027502">
        <w:rPr>
          <w:rFonts w:ascii="Roboto Condensed" w:hAnsi="Roboto Condensed"/>
        </w:rPr>
        <w:t>(</w:t>
      </w:r>
      <w:r w:rsidRPr="001B5012">
        <w:rPr>
          <w:rFonts w:ascii="Roboto Condensed" w:hAnsi="Roboto Condensed"/>
        </w:rPr>
        <w:t xml:space="preserve">1) Ketua Karang Taruna </w:t>
      </w:r>
      <w:r w:rsidR="00AF401C">
        <w:rPr>
          <w:rFonts w:ascii="Roboto Condensed" w:hAnsi="Roboto Condensed"/>
        </w:rPr>
        <w:t>XYZ</w:t>
      </w:r>
      <w:r w:rsidRPr="001B5012">
        <w:rPr>
          <w:rFonts w:ascii="Roboto Condensed" w:hAnsi="Roboto Condensed"/>
        </w:rPr>
        <w:t xml:space="preserve">, yang menjadi fokus utama pendampingan kepemimpinan keteladanan; </w:t>
      </w:r>
      <w:r w:rsidR="00027502">
        <w:rPr>
          <w:rFonts w:ascii="Roboto Condensed" w:hAnsi="Roboto Condensed"/>
        </w:rPr>
        <w:t>(</w:t>
      </w:r>
      <w:r w:rsidRPr="001B5012">
        <w:rPr>
          <w:rFonts w:ascii="Roboto Condensed" w:hAnsi="Roboto Condensed"/>
        </w:rPr>
        <w:t xml:space="preserve">2) Wakil Ketua RW, yang berperan sebagai inisiator dan penggerak awal pembentukan Karang Taruna </w:t>
      </w:r>
      <w:r w:rsidR="00AF401C">
        <w:rPr>
          <w:rFonts w:ascii="Roboto Condensed" w:hAnsi="Roboto Condensed"/>
        </w:rPr>
        <w:t>XYZ</w:t>
      </w:r>
      <w:r w:rsidRPr="001B5012">
        <w:rPr>
          <w:rFonts w:ascii="Roboto Condensed" w:hAnsi="Roboto Condensed"/>
        </w:rPr>
        <w:t>, sekaligus informan kunci dalam memahami dinamika organisasi.</w:t>
      </w:r>
      <w:r w:rsidR="00027502">
        <w:rPr>
          <w:rFonts w:ascii="Roboto Condensed" w:hAnsi="Roboto Condensed"/>
        </w:rPr>
        <w:t xml:space="preserve"> </w:t>
      </w:r>
      <w:r w:rsidRPr="001B5012">
        <w:rPr>
          <w:rFonts w:ascii="Roboto Condensed" w:hAnsi="Roboto Condensed"/>
        </w:rPr>
        <w:t xml:space="preserve">Pemilihan subjek dilakukan secara </w:t>
      </w:r>
      <w:r w:rsidRPr="001B5012">
        <w:rPr>
          <w:rFonts w:ascii="Roboto Condensed" w:hAnsi="Roboto Condensed"/>
          <w:i/>
          <w:iCs/>
        </w:rPr>
        <w:t>purposive</w:t>
      </w:r>
      <w:r w:rsidRPr="001B5012">
        <w:rPr>
          <w:rFonts w:ascii="Roboto Condensed" w:hAnsi="Roboto Condensed"/>
        </w:rPr>
        <w:t xml:space="preserve">, yaitu berdasarkan pertimbangan peran strategis, keterlibatan langsung dalam organisasi, serta pemahaman mendalam terhadap dinamika kepemudaan di wilayah tersebut. Teknik </w:t>
      </w:r>
      <w:r w:rsidRPr="001B5012">
        <w:rPr>
          <w:rFonts w:ascii="Roboto Condensed" w:hAnsi="Roboto Condensed"/>
          <w:i/>
          <w:iCs/>
        </w:rPr>
        <w:t>purposive sampling</w:t>
      </w:r>
      <w:r w:rsidRPr="001B5012">
        <w:rPr>
          <w:rFonts w:ascii="Roboto Condensed" w:hAnsi="Roboto Condensed"/>
        </w:rPr>
        <w:t xml:space="preserve"> umum digunakan dalam studi kualitatif untuk memperoleh data yang kaya dan relevan dengan fokus studi.</w:t>
      </w:r>
      <w:r w:rsidRPr="001B5012">
        <w:rPr>
          <w:rStyle w:val="FootnoteReference"/>
          <w:rFonts w:ascii="Roboto Condensed" w:hAnsi="Roboto Condensed"/>
          <w:sz w:val="20"/>
          <w:szCs w:val="20"/>
        </w:rPr>
        <w:footnoteReference w:id="18"/>
      </w:r>
      <w:r w:rsidR="00027502">
        <w:rPr>
          <w:rFonts w:ascii="Roboto Condensed" w:hAnsi="Roboto Condensed"/>
        </w:rPr>
        <w:t xml:space="preserve"> </w:t>
      </w:r>
      <w:r w:rsidRPr="001B5012">
        <w:rPr>
          <w:rFonts w:ascii="Roboto Condensed" w:hAnsi="Roboto Condensed"/>
        </w:rPr>
        <w:t xml:space="preserve">Objek studi ini adalah penerapan kepemimpinan keteladanan dalam pengelolaan organisasi kepemudaan Karang Taruna </w:t>
      </w:r>
      <w:r w:rsidR="00AF401C">
        <w:rPr>
          <w:rFonts w:ascii="Roboto Condensed" w:hAnsi="Roboto Condensed"/>
        </w:rPr>
        <w:t>XYZ</w:t>
      </w:r>
      <w:r w:rsidRPr="001B5012">
        <w:rPr>
          <w:rFonts w:ascii="Roboto Condensed" w:hAnsi="Roboto Condensed"/>
        </w:rPr>
        <w:t>, khususnya dalam konteks aktivitas sekretariat dan pelaksanaan program kerja.</w:t>
      </w:r>
    </w:p>
    <w:p w14:paraId="549A2E9F" w14:textId="5C8ED309" w:rsidR="00C21A72" w:rsidRPr="001B5012" w:rsidRDefault="00C21A72" w:rsidP="00027502">
      <w:pPr>
        <w:spacing w:line="276" w:lineRule="auto"/>
        <w:ind w:firstLine="567"/>
        <w:jc w:val="both"/>
        <w:rPr>
          <w:rFonts w:ascii="Roboto Condensed" w:hAnsi="Roboto Condensed"/>
        </w:rPr>
      </w:pPr>
      <w:r w:rsidRPr="001B5012">
        <w:rPr>
          <w:rFonts w:ascii="Roboto Condensed" w:hAnsi="Roboto Condensed"/>
        </w:rPr>
        <w:t xml:space="preserve">Pengumpulan data dilakukan melalui beberapa teknik yang saling melengkapi (triangulasi), yaitu: Pertama, Wawancara Mendalam. Wawancara dilakukan secara semi-terstruktur kepada Ketua Karang Taruna </w:t>
      </w:r>
      <w:r w:rsidR="00AF401C">
        <w:rPr>
          <w:rFonts w:ascii="Roboto Condensed" w:hAnsi="Roboto Condensed"/>
        </w:rPr>
        <w:t>XYZ</w:t>
      </w:r>
      <w:r w:rsidRPr="001B5012">
        <w:rPr>
          <w:rFonts w:ascii="Roboto Condensed" w:hAnsi="Roboto Condensed"/>
        </w:rPr>
        <w:t xml:space="preserve"> dan Wakil Ketua RW XII. Wawancara bertujuan menggali informasi terkait kondisi awal organisasi, gaya kepemimpinan yang dijalankan, permasalahan partisipasi anggota, serta perubahan yang terjadi setelah proses pendampingan. Model wawancara semi-terstruktur memungkinkan peneliti tetap fokus pada topik studi sekaligus memberi ruang bagi informan untuk mengemukakan pengalaman subjektifnya secara bebas.</w:t>
      </w:r>
      <w:r w:rsidR="00B470C5">
        <w:rPr>
          <w:rFonts w:ascii="Roboto Condensed" w:hAnsi="Roboto Condensed"/>
        </w:rPr>
        <w:t xml:space="preserve"> </w:t>
      </w:r>
      <w:r w:rsidRPr="001B5012">
        <w:rPr>
          <w:rFonts w:ascii="Roboto Condensed" w:hAnsi="Roboto Condensed"/>
        </w:rPr>
        <w:t>Kedua, Observasi Partisipatif. Observasi dilakukan selama proses pendampingan dan monitoring pasca-pendampingan. Peneliti terlibat secara langsung dalam aktivitas organisasi, khususnya pada momentum sekretariat, sehingga dapat mengamati perilaku kepemimpinan, interaksi antar pengurus, serta dinamika partisipasi anggota secara natural.</w:t>
      </w:r>
      <w:r w:rsidR="00B470C5">
        <w:rPr>
          <w:rFonts w:ascii="Roboto Condensed" w:hAnsi="Roboto Condensed"/>
        </w:rPr>
        <w:t xml:space="preserve"> </w:t>
      </w:r>
      <w:r w:rsidRPr="001B5012">
        <w:rPr>
          <w:rFonts w:ascii="Roboto Condensed" w:hAnsi="Roboto Condensed"/>
        </w:rPr>
        <w:t xml:space="preserve">Ketiga, Studi Dokumentasi. Dokumentasi yang dianalisis meliputi laporan kegiatan, notulen pertemuan, catatan program kerja, serta dokumentasi aktivitas organisasi Karang Taruna </w:t>
      </w:r>
      <w:r w:rsidR="00AF401C">
        <w:rPr>
          <w:rFonts w:ascii="Roboto Condensed" w:hAnsi="Roboto Condensed"/>
        </w:rPr>
        <w:t>XYZ</w:t>
      </w:r>
      <w:r w:rsidRPr="001B5012">
        <w:rPr>
          <w:rFonts w:ascii="Roboto Condensed" w:hAnsi="Roboto Condensed"/>
        </w:rPr>
        <w:t>. Dokumen-dokumen ini digunakan untuk memperkuat data hasil wawancara dan observasi.</w:t>
      </w:r>
      <w:r w:rsidR="00B470C5">
        <w:rPr>
          <w:rFonts w:ascii="Roboto Condensed" w:hAnsi="Roboto Condensed"/>
        </w:rPr>
        <w:t xml:space="preserve"> </w:t>
      </w:r>
      <w:r w:rsidRPr="001B5012">
        <w:rPr>
          <w:rFonts w:ascii="Roboto Condensed" w:hAnsi="Roboto Condensed"/>
        </w:rPr>
        <w:t>Penggunaan triangulasi data bertujuan meningkatkan validitas temuan studi. Menurut Denzin, triangulasi memungkinkan peneliti memeriksa konsistensi informasi dari berbagai sumber dan teknik pengumpulan data.</w:t>
      </w:r>
      <w:r w:rsidRPr="001B5012">
        <w:rPr>
          <w:rStyle w:val="FootnoteReference"/>
          <w:rFonts w:ascii="Roboto Condensed" w:hAnsi="Roboto Condensed"/>
          <w:sz w:val="20"/>
          <w:szCs w:val="20"/>
        </w:rPr>
        <w:footnoteReference w:id="19"/>
      </w:r>
    </w:p>
    <w:p w14:paraId="3611BA40" w14:textId="29C2D589" w:rsidR="00C21A72" w:rsidRPr="001B5012" w:rsidRDefault="00C21A72" w:rsidP="00027502">
      <w:pPr>
        <w:spacing w:line="276" w:lineRule="auto"/>
        <w:ind w:firstLine="567"/>
        <w:jc w:val="both"/>
        <w:rPr>
          <w:rFonts w:ascii="Roboto Condensed" w:hAnsi="Roboto Condensed"/>
        </w:rPr>
      </w:pPr>
      <w:r w:rsidRPr="001B5012">
        <w:rPr>
          <w:rFonts w:ascii="Roboto Condensed" w:hAnsi="Roboto Condensed"/>
        </w:rPr>
        <w:t xml:space="preserve">Studi ini dilakukan melalui beberapa tahapan, yaitu: </w:t>
      </w:r>
      <w:r w:rsidRPr="00027502">
        <w:rPr>
          <w:rFonts w:ascii="Roboto Condensed" w:hAnsi="Roboto Condensed"/>
          <w:i/>
          <w:iCs/>
        </w:rPr>
        <w:t>Pertama,</w:t>
      </w:r>
      <w:r w:rsidRPr="001B5012">
        <w:rPr>
          <w:rFonts w:ascii="Roboto Condensed" w:hAnsi="Roboto Condensed"/>
        </w:rPr>
        <w:t xml:space="preserve"> Studi Pendahuluan. Tahap ini bertujuan memperoleh gambaran awal mengenai kondisi organisasi Karang Taruna </w:t>
      </w:r>
      <w:r w:rsidR="00AF401C">
        <w:rPr>
          <w:rFonts w:ascii="Roboto Condensed" w:hAnsi="Roboto Condensed"/>
        </w:rPr>
        <w:t>XYZ</w:t>
      </w:r>
      <w:r w:rsidRPr="001B5012">
        <w:rPr>
          <w:rFonts w:ascii="Roboto Condensed" w:hAnsi="Roboto Condensed"/>
        </w:rPr>
        <w:t>, struktur kepengurusan, program kerja, serta permasalahan utama yang dihadapi. Data dikumpulkan melalui wawancara awal dan diskusi informal dengan subjek studi.</w:t>
      </w:r>
      <w:r w:rsidR="005755F8">
        <w:rPr>
          <w:rFonts w:ascii="Roboto Condensed" w:hAnsi="Roboto Condensed"/>
        </w:rPr>
        <w:t xml:space="preserve"> </w:t>
      </w:r>
      <w:r w:rsidRPr="00027502">
        <w:rPr>
          <w:rFonts w:ascii="Roboto Condensed" w:hAnsi="Roboto Condensed"/>
          <w:i/>
          <w:iCs/>
        </w:rPr>
        <w:t>Kedua,</w:t>
      </w:r>
      <w:r w:rsidRPr="001B5012">
        <w:rPr>
          <w:rFonts w:ascii="Roboto Condensed" w:hAnsi="Roboto Condensed"/>
        </w:rPr>
        <w:t xml:space="preserve"> Pemetaan Masalah. Pada tahap ini dilakukan analisis lebih mendalam terhadap permasalahan kepemimpinan dan partisipasi anggota. Fokus utama pemetaan masalah adalah rendahnya komitmen organisasi dan kesulitan Ketua Karang Taruna </w:t>
      </w:r>
      <w:r w:rsidR="00AF401C">
        <w:rPr>
          <w:rFonts w:ascii="Roboto Condensed" w:hAnsi="Roboto Condensed"/>
        </w:rPr>
        <w:t>XYZ</w:t>
      </w:r>
      <w:r w:rsidRPr="001B5012">
        <w:rPr>
          <w:rFonts w:ascii="Roboto Condensed" w:hAnsi="Roboto Condensed"/>
        </w:rPr>
        <w:t xml:space="preserve"> dalam menggerakkan pengurus.</w:t>
      </w:r>
      <w:r w:rsidR="005755F8">
        <w:rPr>
          <w:rFonts w:ascii="Roboto Condensed" w:hAnsi="Roboto Condensed"/>
        </w:rPr>
        <w:t xml:space="preserve"> </w:t>
      </w:r>
      <w:r w:rsidRPr="00027502">
        <w:rPr>
          <w:rFonts w:ascii="Roboto Condensed" w:hAnsi="Roboto Condensed"/>
          <w:i/>
          <w:iCs/>
        </w:rPr>
        <w:t>Ketiga,</w:t>
      </w:r>
      <w:r w:rsidRPr="001B5012">
        <w:rPr>
          <w:rFonts w:ascii="Roboto Condensed" w:hAnsi="Roboto Condensed"/>
        </w:rPr>
        <w:t xml:space="preserve"> Perancangan Materi Pendampingan. Berdasarkan hasil pemetaan masalah, disusun materi pendampingan yang menekankan pentingnya kepemimpinan keteladanan dalam organisasi kepemudaan. Materi dirancang kontekstual dan aplikatif agar mudah dipahami dan diterapkan oleh Ketua Karang Taruna </w:t>
      </w:r>
      <w:r w:rsidR="00AF401C">
        <w:rPr>
          <w:rFonts w:ascii="Roboto Condensed" w:hAnsi="Roboto Condensed"/>
        </w:rPr>
        <w:lastRenderedPageBreak/>
        <w:t>XYZ</w:t>
      </w:r>
      <w:r w:rsidRPr="001B5012">
        <w:rPr>
          <w:rFonts w:ascii="Roboto Condensed" w:hAnsi="Roboto Condensed"/>
        </w:rPr>
        <w:t>.</w:t>
      </w:r>
      <w:r w:rsidR="005755F8">
        <w:rPr>
          <w:rFonts w:ascii="Roboto Condensed" w:hAnsi="Roboto Condensed"/>
        </w:rPr>
        <w:t xml:space="preserve"> </w:t>
      </w:r>
      <w:r w:rsidRPr="00027502">
        <w:rPr>
          <w:rFonts w:ascii="Roboto Condensed" w:hAnsi="Roboto Condensed"/>
          <w:i/>
          <w:iCs/>
        </w:rPr>
        <w:t>Keempat,</w:t>
      </w:r>
      <w:r w:rsidRPr="001B5012">
        <w:rPr>
          <w:rFonts w:ascii="Roboto Condensed" w:hAnsi="Roboto Condensed"/>
        </w:rPr>
        <w:t xml:space="preserve"> Pelaksanaan. Pendampingan dilakukan secara langsung dan dialogis, baik secara luring maupun daring. Fokus utama adalah mendorong perubahan perilaku kepemimpinan melalui keteladanan, keterlibatan langsung, dan komunikasi personal.</w:t>
      </w:r>
      <w:r w:rsidR="005755F8">
        <w:rPr>
          <w:rFonts w:ascii="Roboto Condensed" w:hAnsi="Roboto Condensed"/>
        </w:rPr>
        <w:t xml:space="preserve"> </w:t>
      </w:r>
      <w:r w:rsidRPr="00027502">
        <w:rPr>
          <w:rFonts w:ascii="Roboto Condensed" w:hAnsi="Roboto Condensed"/>
          <w:i/>
          <w:iCs/>
        </w:rPr>
        <w:t>Kelima,</w:t>
      </w:r>
      <w:r w:rsidRPr="001B5012">
        <w:rPr>
          <w:rFonts w:ascii="Roboto Condensed" w:hAnsi="Roboto Condensed"/>
        </w:rPr>
        <w:t xml:space="preserve"> Monitoring dan Evaluasi. Tahap ini dilakukan untuk memantau implementasi kepemimpinan keteladanan dan mengidentifikasi dampaknya terhadap aktivitas organisasi dan partisipasi pengurus.</w:t>
      </w:r>
      <w:r w:rsidR="005755F8">
        <w:rPr>
          <w:rFonts w:ascii="Roboto Condensed" w:hAnsi="Roboto Condensed"/>
        </w:rPr>
        <w:t xml:space="preserve"> </w:t>
      </w:r>
      <w:r w:rsidRPr="001B5012">
        <w:rPr>
          <w:rFonts w:ascii="Roboto Condensed" w:hAnsi="Roboto Condensed"/>
        </w:rPr>
        <w:t xml:space="preserve">Model tahapan ini sejalan dengan pendekatan </w:t>
      </w:r>
      <w:r w:rsidRPr="001B5012">
        <w:rPr>
          <w:rFonts w:ascii="Roboto Condensed" w:hAnsi="Roboto Condensed"/>
          <w:i/>
          <w:iCs/>
        </w:rPr>
        <w:t>action research</w:t>
      </w:r>
      <w:r w:rsidRPr="001B5012">
        <w:rPr>
          <w:rFonts w:ascii="Roboto Condensed" w:hAnsi="Roboto Condensed"/>
        </w:rPr>
        <w:t>, di mana peneliti tidak hanya mengamati, tetapi juga terlibat aktif dalam proses perubahan sosial.</w:t>
      </w:r>
      <w:r w:rsidRPr="001B5012">
        <w:rPr>
          <w:rStyle w:val="FootnoteReference"/>
          <w:rFonts w:ascii="Roboto Condensed" w:hAnsi="Roboto Condensed"/>
          <w:sz w:val="20"/>
          <w:szCs w:val="20"/>
        </w:rPr>
        <w:footnoteReference w:id="20"/>
      </w:r>
    </w:p>
    <w:p w14:paraId="6651A541" w14:textId="61230496" w:rsidR="006F206C" w:rsidRDefault="00C21A72" w:rsidP="00027502">
      <w:pPr>
        <w:spacing w:after="0" w:line="276" w:lineRule="auto"/>
        <w:ind w:firstLine="567"/>
        <w:jc w:val="both"/>
        <w:rPr>
          <w:rFonts w:ascii="Roboto Condensed" w:hAnsi="Roboto Condensed" w:cstheme="minorHAnsi"/>
          <w:lang w:val="id-ID"/>
        </w:rPr>
      </w:pPr>
      <w:r w:rsidRPr="001B5012">
        <w:rPr>
          <w:rFonts w:ascii="Roboto Condensed" w:hAnsi="Roboto Condensed"/>
        </w:rPr>
        <w:t>Analisis data dilakukan secara kualitatif tematik, dengan langkah-langkah: reduksi data, penyajian data, dan penarikan kesimpulan. Data hasil wawancara, observasi, dan dokumentasi dikodekan untuk mengidentifikasi tema-tema utama terkait kepemimpinan keteladanan, dinamika organisasi, dan perubahan perilaku kepemimpinan. Model analisis ini merujuk pada Miles, Huberman, dan Saldana yang menekankan analisis data kualitatif sebagai proses interaktif dan berkelanjutan.</w:t>
      </w:r>
      <w:r w:rsidRPr="001B5012">
        <w:rPr>
          <w:rStyle w:val="FootnoteReference"/>
          <w:rFonts w:ascii="Roboto Condensed" w:hAnsi="Roboto Condensed"/>
          <w:sz w:val="20"/>
          <w:szCs w:val="20"/>
        </w:rPr>
        <w:footnoteReference w:id="21"/>
      </w:r>
    </w:p>
    <w:p w14:paraId="4A9B43ED" w14:textId="77777777" w:rsidR="007F326E" w:rsidRDefault="007F326E" w:rsidP="007F326E">
      <w:pPr>
        <w:spacing w:after="0" w:line="276" w:lineRule="auto"/>
        <w:ind w:firstLine="720"/>
        <w:jc w:val="both"/>
        <w:rPr>
          <w:rFonts w:ascii="Roboto Condensed" w:hAnsi="Roboto Condensed" w:cstheme="minorHAnsi"/>
          <w:b/>
          <w:bCs/>
          <w:sz w:val="28"/>
          <w:szCs w:val="28"/>
          <w:lang w:val="id-ID"/>
        </w:rPr>
      </w:pPr>
    </w:p>
    <w:p w14:paraId="6DE79CEC" w14:textId="02F75A58" w:rsidR="00E151F6" w:rsidRPr="00E151F6" w:rsidRDefault="00E151F6" w:rsidP="00027502">
      <w:pPr>
        <w:pStyle w:val="Bab"/>
        <w:spacing w:line="276" w:lineRule="auto"/>
        <w:rPr>
          <w:lang w:val="id-ID"/>
        </w:rPr>
      </w:pPr>
      <w:r w:rsidRPr="00E151F6">
        <w:rPr>
          <w:lang w:val="id-ID"/>
        </w:rPr>
        <w:t>Hasil dan Pembahasan</w:t>
      </w:r>
    </w:p>
    <w:p w14:paraId="710F00DD" w14:textId="3B8ADC0C" w:rsidR="00223FF9" w:rsidRDefault="00C21A72" w:rsidP="00FB513A">
      <w:pPr>
        <w:pStyle w:val="SubPembahasan"/>
      </w:pPr>
      <w:r w:rsidRPr="00C21A72">
        <w:t xml:space="preserve">Konsep Kepemimpinan Keteladanan </w:t>
      </w:r>
      <w:r w:rsidRPr="00027502">
        <w:rPr>
          <w:i/>
          <w:iCs/>
        </w:rPr>
        <w:t>(Exemplary Leadership)</w:t>
      </w:r>
    </w:p>
    <w:p w14:paraId="1D1CC8D3" w14:textId="0642AB16" w:rsidR="00C21A72" w:rsidRPr="001B5012" w:rsidRDefault="00C21A72" w:rsidP="00027502">
      <w:pPr>
        <w:spacing w:line="276" w:lineRule="auto"/>
        <w:ind w:firstLine="567"/>
        <w:jc w:val="both"/>
        <w:rPr>
          <w:rFonts w:ascii="Roboto Condensed" w:hAnsi="Roboto Condensed"/>
        </w:rPr>
      </w:pPr>
      <w:r w:rsidRPr="001B5012">
        <w:rPr>
          <w:rFonts w:ascii="Roboto Condensed" w:hAnsi="Roboto Condensed"/>
        </w:rPr>
        <w:t xml:space="preserve">Kepemimpinan keteladanan </w:t>
      </w:r>
      <w:r w:rsidRPr="00027502">
        <w:rPr>
          <w:rFonts w:ascii="Roboto Condensed" w:hAnsi="Roboto Condensed"/>
          <w:i/>
          <w:iCs/>
        </w:rPr>
        <w:t>(exemplary leadership)</w:t>
      </w:r>
      <w:r w:rsidRPr="001B5012">
        <w:rPr>
          <w:rFonts w:ascii="Roboto Condensed" w:hAnsi="Roboto Condensed"/>
        </w:rPr>
        <w:t xml:space="preserve"> merupakan pendekatan kepemimpinan yang menekankan pentingnya perilaku pemimpin sebagai contoh nyata bagi anggota organisasi. Dalam kepemimpinan ini, pemimpin tidak hanya menyampaikan visi dan instruksi, tetapi juga menunjukkan nilai-nilai organisasi melalui tindakan sehari-hari. Keteladanan menjadi sumber legitimasi kepemimpinan, di mana kepercayaan pengikut dibangun melalui konsistensi antara perkataan dan perbuatan.</w:t>
      </w:r>
      <w:r w:rsidR="00027502">
        <w:rPr>
          <w:rFonts w:ascii="Roboto Condensed" w:hAnsi="Roboto Condensed"/>
        </w:rPr>
        <w:t xml:space="preserve"> </w:t>
      </w:r>
      <w:r w:rsidRPr="001B5012">
        <w:rPr>
          <w:rFonts w:ascii="Roboto Condensed" w:hAnsi="Roboto Condensed"/>
        </w:rPr>
        <w:t>Kouzes dan Posner melalui “</w:t>
      </w:r>
      <w:r w:rsidRPr="001B5012">
        <w:rPr>
          <w:rFonts w:ascii="Roboto Condensed" w:hAnsi="Roboto Condensed"/>
          <w:i/>
          <w:iCs/>
        </w:rPr>
        <w:t>The Leadership Challenge</w:t>
      </w:r>
      <w:r w:rsidRPr="001B5012">
        <w:rPr>
          <w:rFonts w:ascii="Roboto Condensed" w:hAnsi="Roboto Condensed"/>
        </w:rPr>
        <w:t xml:space="preserve">” menegaskan bahwa kepemimpinan yang efektif berangkat dari kemampuan pemimpin untuk menjadi teladan perilaku </w:t>
      </w:r>
      <w:r w:rsidRPr="00027502">
        <w:rPr>
          <w:rFonts w:ascii="Roboto Condensed" w:hAnsi="Roboto Condensed"/>
          <w:i/>
          <w:iCs/>
        </w:rPr>
        <w:t>(model the way).</w:t>
      </w:r>
      <w:r w:rsidRPr="001B5012">
        <w:rPr>
          <w:rFonts w:ascii="Roboto Condensed" w:hAnsi="Roboto Condensed"/>
        </w:rPr>
        <w:t xml:space="preserve"> Dalam kerangka ini, pemimpin tidak hanya berperan sebagai pengarah atau pengambil keputusan, tetapi sebagai figur yang menunjukkan terlebih dahulu nilai dan standar perilaku yang diharapkan dari anggota organisasi.</w:t>
      </w:r>
      <w:r w:rsidRPr="001B5012">
        <w:rPr>
          <w:rStyle w:val="FootnoteReference"/>
          <w:rFonts w:ascii="Roboto Condensed" w:hAnsi="Roboto Condensed"/>
          <w:sz w:val="20"/>
          <w:szCs w:val="20"/>
        </w:rPr>
        <w:footnoteReference w:id="22"/>
      </w:r>
    </w:p>
    <w:p w14:paraId="7451134D" w14:textId="77777777" w:rsidR="00C21A72" w:rsidRPr="001B5012" w:rsidRDefault="00C21A72" w:rsidP="00027502">
      <w:pPr>
        <w:spacing w:line="276" w:lineRule="auto"/>
        <w:ind w:firstLine="567"/>
        <w:jc w:val="both"/>
        <w:rPr>
          <w:rFonts w:ascii="Roboto Condensed" w:hAnsi="Roboto Condensed"/>
        </w:rPr>
      </w:pPr>
      <w:r w:rsidRPr="001B5012">
        <w:rPr>
          <w:rFonts w:ascii="Roboto Condensed" w:hAnsi="Roboto Condensed"/>
        </w:rPr>
        <w:t xml:space="preserve">Praktik </w:t>
      </w:r>
      <w:r w:rsidRPr="001B5012">
        <w:rPr>
          <w:rFonts w:ascii="Roboto Condensed" w:hAnsi="Roboto Condensed"/>
          <w:i/>
          <w:iCs/>
        </w:rPr>
        <w:t>model the way</w:t>
      </w:r>
      <w:r w:rsidRPr="001B5012">
        <w:rPr>
          <w:rFonts w:ascii="Roboto Condensed" w:hAnsi="Roboto Condensed"/>
        </w:rPr>
        <w:t xml:space="preserve"> menekankan dua aspek utama. </w:t>
      </w:r>
      <w:r w:rsidRPr="00027502">
        <w:rPr>
          <w:rFonts w:ascii="Roboto Condensed" w:hAnsi="Roboto Condensed"/>
          <w:i/>
          <w:iCs/>
        </w:rPr>
        <w:t>Pertama,</w:t>
      </w:r>
      <w:r w:rsidRPr="001B5012">
        <w:rPr>
          <w:rFonts w:ascii="Roboto Condensed" w:hAnsi="Roboto Condensed"/>
        </w:rPr>
        <w:t xml:space="preserve"> pemimpin harus mengklarifikasi nilai-nilai pribadi dan organisasi yang diyakini. </w:t>
      </w:r>
      <w:r w:rsidRPr="00027502">
        <w:rPr>
          <w:rFonts w:ascii="Roboto Condensed" w:hAnsi="Roboto Condensed"/>
          <w:i/>
          <w:iCs/>
        </w:rPr>
        <w:t>Kedua,</w:t>
      </w:r>
      <w:r w:rsidRPr="001B5012">
        <w:rPr>
          <w:rFonts w:ascii="Roboto Condensed" w:hAnsi="Roboto Condensed"/>
        </w:rPr>
        <w:t xml:space="preserve"> pemimpin harus mewujudkan nilai tersebut dalam tindakan nyata yang dapat diamati oleh anggota. Dengan demikian, legitimasi kepemimpinan tidak bersumber dari jabatan formal, melainkan dari konsistensi perilaku pemimpin.</w:t>
      </w:r>
      <w:r w:rsidRPr="001B5012">
        <w:rPr>
          <w:rStyle w:val="FootnoteReference"/>
          <w:rFonts w:ascii="Roboto Condensed" w:hAnsi="Roboto Condensed"/>
        </w:rPr>
        <w:footnoteReference w:id="23"/>
      </w:r>
      <w:r w:rsidRPr="001B5012">
        <w:rPr>
          <w:rFonts w:ascii="Roboto Condensed" w:hAnsi="Roboto Condensed"/>
        </w:rPr>
        <w:t xml:space="preserve"> Dalam organisasi sosial dan kepemudaan yang berbasis relawan, pendekatan ini menjadi sangat relevan karena keterlibatan anggota lebih dipengaruhi oleh kepercayaan dan keteladanan dibandingkan instruksi formal.</w:t>
      </w:r>
    </w:p>
    <w:p w14:paraId="6861292F" w14:textId="77777777" w:rsidR="00027502" w:rsidRDefault="00C21A72" w:rsidP="00027502">
      <w:pPr>
        <w:spacing w:line="276" w:lineRule="auto"/>
        <w:ind w:firstLine="567"/>
        <w:jc w:val="both"/>
        <w:rPr>
          <w:rFonts w:ascii="Roboto Condensed" w:hAnsi="Roboto Condensed"/>
        </w:rPr>
      </w:pPr>
      <w:r w:rsidRPr="001B5012">
        <w:rPr>
          <w:rFonts w:ascii="Roboto Condensed" w:hAnsi="Roboto Condensed"/>
        </w:rPr>
        <w:t xml:space="preserve">Konsep keteladanan dalam kepemimpinan memiliki akar kuat dalam teori pembelajaran sosial yang dikemukakan oleh Bandura. Ia menjelaskan bahwa individu belajar melalui proses observasi dan peniruan terhadap figur yang dianggap signifikan. Dalam konteks organisasi, </w:t>
      </w:r>
      <w:r w:rsidRPr="001B5012">
        <w:rPr>
          <w:rFonts w:ascii="Roboto Condensed" w:hAnsi="Roboto Condensed"/>
        </w:rPr>
        <w:lastRenderedPageBreak/>
        <w:t>pemimpin merupakan figur signifikan yang perilakunya diamati dan ditiru oleh anggota. Oleh karena itu, perilaku pemimpin memiliki pengaruh langsung terhadap norma, budaya, dan etos kerja organisasi.</w:t>
      </w:r>
      <w:r w:rsidRPr="001B5012">
        <w:rPr>
          <w:rStyle w:val="FootnoteReference"/>
          <w:rFonts w:ascii="Roboto Condensed" w:hAnsi="Roboto Condensed"/>
          <w:sz w:val="20"/>
          <w:szCs w:val="20"/>
        </w:rPr>
        <w:footnoteReference w:id="24"/>
      </w:r>
    </w:p>
    <w:p w14:paraId="6194C865" w14:textId="2C59E179" w:rsidR="00F8625D" w:rsidRPr="00027502" w:rsidRDefault="00C21A72" w:rsidP="00027502">
      <w:pPr>
        <w:spacing w:line="276" w:lineRule="auto"/>
        <w:ind w:firstLine="567"/>
        <w:jc w:val="both"/>
        <w:rPr>
          <w:rFonts w:ascii="Roboto Condensed" w:hAnsi="Roboto Condensed"/>
        </w:rPr>
      </w:pPr>
      <w:r w:rsidRPr="001B5012">
        <w:rPr>
          <w:rFonts w:ascii="Roboto Condensed" w:hAnsi="Roboto Condensed"/>
        </w:rPr>
        <w:t>Integrasi teori Bandura dalam kerangka kepemimpinan keteladanan menjelaskan mekanisme psikologis mengapa keteladanan pemimpin efektif. Ketika pemimpin menunjukkan disiplin, komitmen, keterlibatan, dan tanggung jawab dalam aktivitas organisasi, anggota akan mengamati, mengevaluasi, dan cenderung meniru perilaku tersebut. Sebaliknya, ketidaksesuaian antara ucapan dan tindakan pemimpin berpotensi menghasilkan pembelajaran negatif, yang berdampak pada menurunnya motivasi dan partisipasi anggota.</w:t>
      </w:r>
      <w:r w:rsidRPr="001B5012">
        <w:rPr>
          <w:rStyle w:val="FootnoteReference"/>
          <w:rFonts w:ascii="Roboto Condensed" w:hAnsi="Roboto Condensed"/>
        </w:rPr>
        <w:footnoteReference w:id="25"/>
      </w:r>
      <w:r w:rsidR="00027502">
        <w:rPr>
          <w:rFonts w:ascii="Roboto Condensed" w:hAnsi="Roboto Condensed"/>
        </w:rPr>
        <w:t xml:space="preserve"> </w:t>
      </w:r>
      <w:r w:rsidRPr="001B5012">
        <w:t>Dalam organisasi kepemudaan dan relawan, proses pembelajaran sosial ini berlangsung secara intensif karena interaksi antar anggota dan pemimpin bersifat dekat, informal, dan berulang. Oleh karena itu, perilaku pemimpin menjadi faktor kunci dalam membentuk budaya organisasi dan tingkat keterlibatan anggota.</w:t>
      </w:r>
      <w:r w:rsidRPr="001B5012">
        <w:rPr>
          <w:rStyle w:val="FootnoteReference"/>
          <w:sz w:val="20"/>
          <w:szCs w:val="20"/>
        </w:rPr>
        <w:footnoteReference w:id="26"/>
      </w:r>
      <w:r w:rsidR="00F8625D" w:rsidRPr="00F8625D">
        <w:rPr>
          <w:iCs/>
          <w:lang w:bidi="en-US"/>
        </w:rPr>
        <w:t xml:space="preserve"> </w:t>
      </w:r>
    </w:p>
    <w:p w14:paraId="51B6A30C" w14:textId="6D4CEBFB" w:rsidR="00C21A72" w:rsidRPr="00027502" w:rsidRDefault="00C21A72" w:rsidP="00027502">
      <w:pPr>
        <w:spacing w:line="276" w:lineRule="auto"/>
        <w:ind w:firstLine="426"/>
        <w:jc w:val="both"/>
        <w:rPr>
          <w:rFonts w:ascii="Roboto Condensed" w:hAnsi="Roboto Condensed"/>
        </w:rPr>
      </w:pPr>
      <w:bookmarkStart w:id="0" w:name="_Hlk223007387"/>
      <w:r w:rsidRPr="001B5012">
        <w:rPr>
          <w:rFonts w:ascii="Roboto Condensed" w:hAnsi="Roboto Condensed"/>
        </w:rPr>
        <w:t>Kerangka kepemimpinan keteladanan juga diperkaya oleh konsep A</w:t>
      </w:r>
      <w:r w:rsidRPr="001B5012">
        <w:rPr>
          <w:rFonts w:ascii="Roboto Condensed" w:hAnsi="Roboto Condensed"/>
          <w:i/>
          <w:iCs/>
        </w:rPr>
        <w:t>uthentic Leadership</w:t>
      </w:r>
      <w:r w:rsidRPr="001B5012">
        <w:rPr>
          <w:rFonts w:ascii="Roboto Condensed" w:hAnsi="Roboto Condensed"/>
        </w:rPr>
        <w:t xml:space="preserve">, yang menekankan keaslian, integritas moral, dan konsistensi diri pemimpin. </w:t>
      </w:r>
      <w:r w:rsidRPr="001B5012">
        <w:rPr>
          <w:rFonts w:ascii="Roboto Condensed" w:hAnsi="Roboto Condensed"/>
          <w:i/>
          <w:iCs/>
        </w:rPr>
        <w:t>Authentic leadership</w:t>
      </w:r>
      <w:r w:rsidRPr="001B5012">
        <w:rPr>
          <w:rFonts w:ascii="Roboto Condensed" w:hAnsi="Roboto Condensed"/>
        </w:rPr>
        <w:t xml:space="preserve"> memandang pemimpin yang efektif sebagai individu yang memahami nilai-nilai personalnya, bertindak selaras dengan nilai tersebut, serta membangun hubungan yang transparan dan etis dengan pengikut. Konsep ini relevan untuk menjelaskan bahwa keteladanan tidak hanya bersifat teknis atau perilaku semata, tetapi juga berakar pada dimensi moral dan etika kepemimpinan. Pemimpin yang autentik cenderung lebih dipercaya karena anggota memandang perilaku pemimpin sebagai ekspresi dari nilai yang diyakini, bukan sekadar strategi manajerial. Kepercayaan inilah yang kemudian memperkuat komitmen afektif dan loyalitas anggota organisasi.</w:t>
      </w:r>
      <w:r w:rsidRPr="001B5012">
        <w:rPr>
          <w:rStyle w:val="FootnoteReference"/>
          <w:rFonts w:ascii="Roboto Condensed" w:hAnsi="Roboto Condensed"/>
          <w:sz w:val="20"/>
          <w:szCs w:val="20"/>
        </w:rPr>
        <w:footnoteReference w:id="27"/>
      </w:r>
      <w:r w:rsidR="00027502">
        <w:rPr>
          <w:rFonts w:ascii="Roboto Condensed" w:hAnsi="Roboto Condensed"/>
        </w:rPr>
        <w:t xml:space="preserve"> </w:t>
      </w:r>
      <w:r w:rsidRPr="001B5012">
        <w:t xml:space="preserve">Dalam konteks organisasi kepemudaan, </w:t>
      </w:r>
      <w:r w:rsidRPr="001B5012">
        <w:rPr>
          <w:i/>
          <w:iCs/>
        </w:rPr>
        <w:t>authentic leadership</w:t>
      </w:r>
      <w:r w:rsidRPr="001B5012">
        <w:t xml:space="preserve"> memperkuat peran pemimpin sebagai panutan moral yang tidak hanya mengarahkan kegiatan, tetapi juga membentuk karakter dan sikap sosial anggota.</w:t>
      </w:r>
      <w:r w:rsidRPr="001B5012">
        <w:rPr>
          <w:rStyle w:val="FootnoteReference"/>
        </w:rPr>
        <w:footnoteReference w:id="28"/>
      </w:r>
      <w:bookmarkEnd w:id="0"/>
    </w:p>
    <w:p w14:paraId="419622C3" w14:textId="77777777" w:rsidR="00C21A72" w:rsidRDefault="00C21A72" w:rsidP="00C21A72">
      <w:pPr>
        <w:pStyle w:val="Contents"/>
        <w:ind w:firstLine="0"/>
      </w:pPr>
    </w:p>
    <w:p w14:paraId="6D6C317E" w14:textId="79564509" w:rsidR="00C21A72" w:rsidRPr="00027502" w:rsidRDefault="00C21A72" w:rsidP="00831998">
      <w:pPr>
        <w:pStyle w:val="SubPembahasan"/>
      </w:pPr>
      <w:r w:rsidRPr="00027502">
        <w:t>Kepemimpinan sebagai Proses Sosial dalam Organisasi Kepemudaan</w:t>
      </w:r>
    </w:p>
    <w:p w14:paraId="6B132CD5" w14:textId="77777777" w:rsidR="00C21A72" w:rsidRPr="001B5012" w:rsidRDefault="00C21A72" w:rsidP="00027502">
      <w:pPr>
        <w:spacing w:line="276" w:lineRule="auto"/>
        <w:ind w:firstLine="567"/>
        <w:jc w:val="both"/>
        <w:rPr>
          <w:rFonts w:ascii="Roboto Condensed" w:hAnsi="Roboto Condensed"/>
        </w:rPr>
      </w:pPr>
      <w:r w:rsidRPr="001B5012">
        <w:rPr>
          <w:rFonts w:ascii="Roboto Condensed" w:hAnsi="Roboto Condensed"/>
        </w:rPr>
        <w:t xml:space="preserve">Kepemimpinan pada dasarnya merupakan proses sosial yang melibatkan interaksi antara pemimpin dan pengikut dalam mencapai tujuan bersama. Dalam perspektif ilmu sosial, kepemimpinan tidak semata-mata dipahami sebagai posisi formal atau kewenangan struktural, melainkan sebagai kemampuan mempengaruhi perilaku, sikap, dan komitmen individu atau kelompok. Northouse mendefinisikan kepemimpinan sebagai proses di mana seorang individu </w:t>
      </w:r>
      <w:r w:rsidRPr="001B5012">
        <w:rPr>
          <w:rFonts w:ascii="Roboto Condensed" w:hAnsi="Roboto Condensed"/>
        </w:rPr>
        <w:lastRenderedPageBreak/>
        <w:t>mempengaruhi sekelompok orang untuk mencapai tujuan bersama. Definisi ini menegaskan bahwa kepemimpinan selalu bersifat relasional dan kontekstual.</w:t>
      </w:r>
      <w:r w:rsidRPr="001B5012">
        <w:rPr>
          <w:rStyle w:val="FootnoteReference"/>
          <w:rFonts w:ascii="Roboto Condensed" w:hAnsi="Roboto Condensed"/>
          <w:sz w:val="20"/>
          <w:szCs w:val="20"/>
        </w:rPr>
        <w:footnoteReference w:id="29"/>
      </w:r>
    </w:p>
    <w:p w14:paraId="1A952EAC" w14:textId="77777777" w:rsidR="00CB2C36" w:rsidRDefault="00C21A72" w:rsidP="00CB2C36">
      <w:pPr>
        <w:pStyle w:val="Contents"/>
        <w:spacing w:after="160"/>
        <w:contextualSpacing w:val="0"/>
      </w:pPr>
      <w:r w:rsidRPr="001B5012">
        <w:t>Dalam organisasi kepemudaan, kepemimpinan memiliki karakteristik yang lebih kompleks karena anggota organisasi umumnya tidak terikat hubungan kerja formal dan lebih mengandalkan motivasi intrinsik. Pemuda yang tergabung dalam organisasi sosial cenderung memiliki latar belakang motivasi yang beragam, mulai dari keinginan mengembangkan diri, mencari pengalaman, hingga sekadar mengisi waktu luang. Kondisi ini menuntut pemimpin organisasi kepemudaan untuk mengembangkan gaya kepemimpinan yang mampu membangun kelekatan emosional, rasa memiliki, serta komitmen kolektif.</w:t>
      </w:r>
    </w:p>
    <w:p w14:paraId="73EBBDB6" w14:textId="77777777" w:rsidR="00CB2C36" w:rsidRPr="00CB2C36" w:rsidRDefault="00831998" w:rsidP="00CB2C36">
      <w:pPr>
        <w:pStyle w:val="Contents"/>
        <w:spacing w:after="160"/>
        <w:contextualSpacing w:val="0"/>
      </w:pPr>
      <w:r w:rsidRPr="00CB2C36">
        <w:t>Kepemimpinan Keteladanan dalam Organisasi Sosial dan Relawan</w:t>
      </w:r>
      <w:r w:rsidR="00CB2C36" w:rsidRPr="00CB2C36">
        <w:t xml:space="preserve">. </w:t>
      </w:r>
      <w:r w:rsidRPr="00CB2C36">
        <w:t>Organisasi sosial dan organisasi berbasis relawan memiliki karakteristik khusus yang membedakannya dari organisasi profit. Dalam organisasi relawan, hubungan antara pemimpin dan anggota lebih bersifat egaliter, dan keberlangsungan organisasi sangat bergantung pada komitmen sukarela anggota. Dalam konteks ini, kepemimpinan keteladanan menjadi sangat relevan karena pengaruh pemimpin tidak bersumber dari imbalan material, melainkan dari kekuatan moral dan personal.</w:t>
      </w:r>
      <w:r w:rsidR="00CB2C36" w:rsidRPr="00CB2C36">
        <w:t xml:space="preserve"> </w:t>
      </w:r>
      <w:r w:rsidRPr="00CB2C36">
        <w:t>Studi Pearce menunjukkan bahwa dalam organisasi relawan, kepemimpinan yang efektif cenderung bersifat partisipatif dan berbasis keteladanan. Pemimpin yang terlibat langsung dalam aktivitas organisasi dan menunjukkan komitmen tinggi lebih mampu mempertahankan keterlibatan anggota dibandingkan pemimpin yang hanya berperan sebagai koordinator administratif.</w:t>
      </w:r>
      <w:r w:rsidRPr="00CB2C36">
        <w:rPr>
          <w:rStyle w:val="FootnoteReference"/>
        </w:rPr>
        <w:footnoteReference w:id="30"/>
      </w:r>
    </w:p>
    <w:p w14:paraId="529DF0B6" w14:textId="77777777" w:rsidR="00CB2C36" w:rsidRPr="00CB2C36" w:rsidRDefault="00831998" w:rsidP="00CB2C36">
      <w:pPr>
        <w:pStyle w:val="Contents"/>
        <w:spacing w:after="160"/>
        <w:contextualSpacing w:val="0"/>
      </w:pPr>
      <w:r w:rsidRPr="00CB2C36">
        <w:t>Kepemimpinan Keteladanan dan Komitmen Organisasi</w:t>
      </w:r>
      <w:r w:rsidR="00CB2C36" w:rsidRPr="00CB2C36">
        <w:t xml:space="preserve">. </w:t>
      </w:r>
      <w:r w:rsidRPr="00CB2C36">
        <w:t>Komitmen organisasi merupakan salah satu indikator keberhasilan kepemimpinan dalam organisasi kepemudaan. Meyer dan Allen dalam Noraazian membagi komitmen organisasi ke dalam tiga dimensi, yaitu komitmen afektif, komitmen normatif, dan komitmen berkelanjutan.</w:t>
      </w:r>
      <w:r w:rsidRPr="00CB2C36">
        <w:rPr>
          <w:rStyle w:val="FootnoteReference"/>
        </w:rPr>
        <w:footnoteReference w:id="31"/>
      </w:r>
      <w:r w:rsidRPr="00CB2C36">
        <w:t xml:space="preserve"> Dalam organisasi sosial, komitmen afektif dan normatif menjadi lebih dominan dibandingkan komitmen berkelanjutan, karena anggota tidak terikat secara ekonomi.</w:t>
      </w:r>
      <w:r w:rsidR="00CB2C36" w:rsidRPr="00CB2C36">
        <w:t xml:space="preserve"> </w:t>
      </w:r>
      <w:r w:rsidRPr="00CB2C36">
        <w:t>Kepemimpinan keteladanan berperan penting dalam membangun komitmen afektif, yaitu keterikatan emosional anggota terhadap organisasi. Ketika pemimpin menunjukkan dedikasi, konsistensi, dan kesediaan bekerja bersama anggota, maka anggota akan merasa dihargai dan memiliki ikatan emosional yang lebih kuat dengan organisasi.</w:t>
      </w:r>
      <w:r w:rsidRPr="00CB2C36">
        <w:rPr>
          <w:rStyle w:val="FootnoteReference"/>
        </w:rPr>
        <w:footnoteReference w:id="32"/>
      </w:r>
      <w:r w:rsidRPr="00CB2C36">
        <w:t xml:space="preserve"> Studi pada organisasi kepemudaan di Indonesia menunjukkan bahwa keteladanan pemimpin berpengaruh signifikan terhadap loyalitas dan partisipasi anggota.</w:t>
      </w:r>
      <w:r w:rsidRPr="00CB2C36">
        <w:rPr>
          <w:rStyle w:val="FootnoteReference"/>
        </w:rPr>
        <w:footnoteReference w:id="33"/>
      </w:r>
    </w:p>
    <w:p w14:paraId="2540668C" w14:textId="7335D6C3" w:rsidR="00831998" w:rsidRPr="00CB2C36" w:rsidRDefault="00831998" w:rsidP="00CB2C36">
      <w:pPr>
        <w:pStyle w:val="Contents"/>
        <w:spacing w:after="160"/>
        <w:contextualSpacing w:val="0"/>
      </w:pPr>
      <w:r w:rsidRPr="00CB2C36">
        <w:t>Sintesis Teoretik</w:t>
      </w:r>
      <w:r w:rsidR="00CB2C36" w:rsidRPr="00CB2C36">
        <w:t xml:space="preserve">. </w:t>
      </w:r>
      <w:r w:rsidRPr="00CB2C36">
        <w:t xml:space="preserve">Berdasarkan kajian teoritik di atas, dapat disimpulkan bahwa kepemimpinan keteladanan merupakan pendekatan kepemimpinan yang sangat relevan untuk organisasi kepemudaan berbasis komunitas. Kepemimpinan ini menekankan konsistensi nilai dan </w:t>
      </w:r>
      <w:r w:rsidRPr="00CB2C36">
        <w:lastRenderedPageBreak/>
        <w:t>tindakan, integritas moral, keterlibatan langsung, serta kemampuan membangun hubungan interpersonal yang kuat. Dalam organisasi yang bergantung pada partisipasi sukarela, keteladanan pemimpin menjadi sumber utama legitimasi dan daya penggerak organisasi.</w:t>
      </w:r>
      <w:r w:rsidR="00CB2C36" w:rsidRPr="00CB2C36">
        <w:t xml:space="preserve"> </w:t>
      </w:r>
      <w:r w:rsidRPr="00CB2C36">
        <w:t xml:space="preserve">Kerangka teoritik ini menjadi landasan analisis dalam memahami penerapan kepemimpinan keteladanan oleh Ketua Karang Taruna </w:t>
      </w:r>
      <w:r w:rsidR="00AF401C">
        <w:t>XYZ</w:t>
      </w:r>
      <w:r w:rsidRPr="00CB2C36">
        <w:t xml:space="preserve"> serta dampaknya terhadap dinamika organisasi, yang akan dibahas pada bagian selanjutnya.</w:t>
      </w:r>
    </w:p>
    <w:p w14:paraId="58362306" w14:textId="77777777" w:rsidR="00C21A72" w:rsidRDefault="00C21A72" w:rsidP="00FB513A">
      <w:pPr>
        <w:pStyle w:val="SubPembahasan"/>
      </w:pPr>
    </w:p>
    <w:p w14:paraId="391823EE" w14:textId="17A62638" w:rsidR="00831998" w:rsidRDefault="00831998" w:rsidP="005755F8">
      <w:pPr>
        <w:pStyle w:val="SubPembahasan"/>
      </w:pPr>
      <w:r w:rsidRPr="00831998">
        <w:t xml:space="preserve">Profil Karang Taruna </w:t>
      </w:r>
      <w:r w:rsidR="00AF401C">
        <w:t>XYZ</w:t>
      </w:r>
    </w:p>
    <w:p w14:paraId="062B6EDB" w14:textId="3D0901F9" w:rsidR="00831998" w:rsidRPr="0085493B" w:rsidRDefault="00831998" w:rsidP="00831998">
      <w:pPr>
        <w:spacing w:line="276" w:lineRule="auto"/>
        <w:ind w:firstLine="426"/>
        <w:jc w:val="both"/>
        <w:rPr>
          <w:rFonts w:ascii="Roboto Condensed" w:hAnsi="Roboto Condensed"/>
        </w:rPr>
      </w:pPr>
      <w:r w:rsidRPr="0085493B">
        <w:rPr>
          <w:rFonts w:ascii="Roboto Condensed" w:hAnsi="Roboto Condensed"/>
        </w:rPr>
        <w:t xml:space="preserve">Karang Taruna </w:t>
      </w:r>
      <w:r w:rsidR="00AF401C">
        <w:rPr>
          <w:rFonts w:ascii="Roboto Condensed" w:hAnsi="Roboto Condensed"/>
        </w:rPr>
        <w:t>XYZ</w:t>
      </w:r>
      <w:r w:rsidRPr="0085493B">
        <w:rPr>
          <w:rFonts w:ascii="Roboto Condensed" w:hAnsi="Roboto Condensed"/>
        </w:rPr>
        <w:t xml:space="preserve"> merupakan organisasi kepemudaan yang berada di tingkat RW XII Kelurahan Putat Jaya, Kecamatan Sawahan, Kota Surabaya. Karang Taruna </w:t>
      </w:r>
      <w:r w:rsidR="00AF401C">
        <w:rPr>
          <w:rFonts w:ascii="Roboto Condensed" w:hAnsi="Roboto Condensed"/>
        </w:rPr>
        <w:t>XYZ</w:t>
      </w:r>
      <w:r w:rsidRPr="0085493B">
        <w:rPr>
          <w:rFonts w:ascii="Roboto Condensed" w:hAnsi="Roboto Condensed"/>
        </w:rPr>
        <w:t xml:space="preserve"> secara formal didirikan pada tanggal 20 Juni 2024 atas inisiatif pengurus RW XII sebagai respon terhadap kebutuhan untuk mengaktifkan kembali peran pemuda dalam kegiatan sosial kemasyarakatan. Sebelum Karang Taruna </w:t>
      </w:r>
      <w:r w:rsidR="00AF401C">
        <w:rPr>
          <w:rFonts w:ascii="Roboto Condensed" w:hAnsi="Roboto Condensed"/>
        </w:rPr>
        <w:t>XYZ</w:t>
      </w:r>
      <w:r w:rsidRPr="0085493B">
        <w:rPr>
          <w:rFonts w:ascii="Roboto Condensed" w:hAnsi="Roboto Condensed"/>
        </w:rPr>
        <w:t xml:space="preserve"> terbentuk, secara struktural telah ada kepengurusan Karang Taruna di tingkat RW, namun dalam praktiknya organisasi tersebut tidak lagi aktif dan tidak mampu menjalankan fungsi pembinaan pemuda secara optimal.</w:t>
      </w:r>
    </w:p>
    <w:p w14:paraId="66CAF1BB" w14:textId="78E635B8" w:rsidR="00027502" w:rsidRPr="00027502" w:rsidRDefault="00831998" w:rsidP="00027502">
      <w:pPr>
        <w:spacing w:line="276" w:lineRule="auto"/>
        <w:ind w:firstLine="426"/>
        <w:jc w:val="both"/>
        <w:rPr>
          <w:rFonts w:ascii="Roboto Condensed" w:hAnsi="Roboto Condensed"/>
        </w:rPr>
      </w:pPr>
      <w:r w:rsidRPr="0085493B">
        <w:rPr>
          <w:rFonts w:ascii="Roboto Condensed" w:hAnsi="Roboto Condensed"/>
        </w:rPr>
        <w:t xml:space="preserve">Pembentukan Karang Taruna </w:t>
      </w:r>
      <w:r w:rsidR="00AF401C">
        <w:rPr>
          <w:rFonts w:ascii="Roboto Condensed" w:hAnsi="Roboto Condensed"/>
        </w:rPr>
        <w:t>XYZ</w:t>
      </w:r>
      <w:r w:rsidRPr="0085493B">
        <w:rPr>
          <w:rFonts w:ascii="Roboto Condensed" w:hAnsi="Roboto Condensed"/>
        </w:rPr>
        <w:t xml:space="preserve"> diawali dengan upaya pengurus RW untuk menghimpun pemuda dari berbagai RT di wilayah RW XII. Pertemuan awal yang dilaksanakan di Balai RW dihadiri oleh sekitar 20 orang pemuda yang sebagian besar berstatus pelajar SMA dan mahasiswa. Momentum awal pembentukan Karang Taruna </w:t>
      </w:r>
      <w:r w:rsidR="00AF401C">
        <w:rPr>
          <w:rFonts w:ascii="Roboto Condensed" w:hAnsi="Roboto Condensed"/>
        </w:rPr>
        <w:t>XYZ</w:t>
      </w:r>
      <w:r w:rsidRPr="0085493B">
        <w:rPr>
          <w:rFonts w:ascii="Roboto Condensed" w:hAnsi="Roboto Condensed"/>
        </w:rPr>
        <w:t xml:space="preserve"> difokuskan pada keterlibatan pemuda sebagai panitia dalam kegiatan peringatan Hari Ulang Tahun Republik Indonesia tahun 2024. Kegiatan ini menjadi pintu masuk untuk membangun kesadaran kolektif tentang pentingnya peran pemuda dalam kehidupan bermasyarakat.</w:t>
      </w:r>
      <w:r w:rsidR="00027502">
        <w:rPr>
          <w:rFonts w:ascii="Roboto Condensed" w:hAnsi="Roboto Condensed"/>
        </w:rPr>
        <w:t xml:space="preserve"> </w:t>
      </w:r>
      <w:r w:rsidRPr="00027502">
        <w:rPr>
          <w:rFonts w:ascii="Roboto Condensed" w:hAnsi="Roboto Condensed"/>
        </w:rPr>
        <w:t xml:space="preserve">Setelah kegiatan Agustusan selesai, pengurus RW mendorong agar Karang Taruna </w:t>
      </w:r>
      <w:r w:rsidR="00AF401C">
        <w:rPr>
          <w:rFonts w:ascii="Roboto Condensed" w:hAnsi="Roboto Condensed"/>
        </w:rPr>
        <w:t>XYZ</w:t>
      </w:r>
      <w:r w:rsidRPr="00027502">
        <w:rPr>
          <w:rFonts w:ascii="Roboto Condensed" w:hAnsi="Roboto Condensed"/>
        </w:rPr>
        <w:t xml:space="preserve"> tidak berhenti sebagai panitia kegiatan insidental, tetapi berkembang menjadi organisasi kepemudaan yang memiliki visi, misi, dan program kerja berkelanjutan. Dari sinilah Karang Taruna </w:t>
      </w:r>
      <w:r w:rsidR="00AF401C">
        <w:rPr>
          <w:rFonts w:ascii="Roboto Condensed" w:hAnsi="Roboto Condensed"/>
        </w:rPr>
        <w:t>XYZ</w:t>
      </w:r>
      <w:r w:rsidRPr="00027502">
        <w:rPr>
          <w:rFonts w:ascii="Roboto Condensed" w:hAnsi="Roboto Condensed"/>
        </w:rPr>
        <w:t xml:space="preserve"> mulai diarahkan untuk berperan lebih luas dalam mendukung pembangunan sosial di wilayah Putat Jaya, khususnya di Kampung Dolly yang memiliki dinamika sosial dan sejarah yang kompleks.</w:t>
      </w:r>
    </w:p>
    <w:p w14:paraId="7C0BB2B4" w14:textId="5A5B0C87" w:rsidR="00831998" w:rsidRDefault="00831998" w:rsidP="00CB2C36">
      <w:pPr>
        <w:pStyle w:val="Contents"/>
        <w:spacing w:after="160"/>
        <w:rPr>
          <w:lang w:bidi="en-US"/>
        </w:rPr>
      </w:pPr>
      <w:r w:rsidRPr="0085493B">
        <w:t xml:space="preserve">Karang Taruna </w:t>
      </w:r>
      <w:r w:rsidR="00AF401C">
        <w:t>XYZ</w:t>
      </w:r>
      <w:r w:rsidRPr="0085493B">
        <w:t xml:space="preserve"> memiliki visi untuk menyiapkan generasi muda yang kompeten dan aktif dalam membangun Kampung Dolly. Visi ini mencerminkan orientasi Karang Taruna </w:t>
      </w:r>
      <w:r w:rsidR="00AF401C">
        <w:t>XYZ</w:t>
      </w:r>
      <w:r w:rsidRPr="0085493B">
        <w:t xml:space="preserve"> sebagai organisasi yang tidak hanya berfungsi sebagai wadah aktivitas pemuda, tetapi juga sebagai ruang pengembangan kapasitas dan pemberdayaan generasi muda agar mampu berkontribusi secara nyata bagi lingkungan sosialnya.</w:t>
      </w:r>
    </w:p>
    <w:p w14:paraId="2AC3BA0B" w14:textId="03B411E6" w:rsidR="00831998" w:rsidRPr="00F53C27" w:rsidRDefault="00831998" w:rsidP="00F53C27">
      <w:pPr>
        <w:spacing w:line="276" w:lineRule="auto"/>
        <w:ind w:firstLine="567"/>
        <w:jc w:val="both"/>
        <w:rPr>
          <w:rFonts w:ascii="Roboto Condensed" w:hAnsi="Roboto Condensed"/>
        </w:rPr>
      </w:pPr>
      <w:r w:rsidRPr="0085493B">
        <w:rPr>
          <w:rFonts w:ascii="Roboto Condensed" w:hAnsi="Roboto Condensed"/>
        </w:rPr>
        <w:t xml:space="preserve">Untuk mewujudkan visi tersebut, Karang Taruna </w:t>
      </w:r>
      <w:r w:rsidR="00AF401C">
        <w:rPr>
          <w:rFonts w:ascii="Roboto Condensed" w:hAnsi="Roboto Condensed"/>
        </w:rPr>
        <w:t>XYZ</w:t>
      </w:r>
      <w:r w:rsidRPr="0085493B">
        <w:rPr>
          <w:rFonts w:ascii="Roboto Condensed" w:hAnsi="Roboto Condensed"/>
        </w:rPr>
        <w:t xml:space="preserve"> menetapkan beberapa misi utama, antara lain:</w:t>
      </w:r>
      <w:r>
        <w:rPr>
          <w:rFonts w:ascii="Roboto Condensed" w:hAnsi="Roboto Condensed"/>
        </w:rPr>
        <w:t xml:space="preserve"> </w:t>
      </w:r>
      <w:r w:rsidR="00F53C27">
        <w:rPr>
          <w:rFonts w:ascii="Roboto Condensed" w:hAnsi="Roboto Condensed"/>
        </w:rPr>
        <w:t>(</w:t>
      </w:r>
      <w:r>
        <w:rPr>
          <w:rFonts w:ascii="Roboto Condensed" w:hAnsi="Roboto Condensed"/>
        </w:rPr>
        <w:t xml:space="preserve">1) </w:t>
      </w:r>
      <w:r w:rsidR="00EF002E">
        <w:rPr>
          <w:rFonts w:ascii="Roboto Condensed" w:hAnsi="Roboto Condensed"/>
        </w:rPr>
        <w:t>m</w:t>
      </w:r>
      <w:r w:rsidRPr="0085493B">
        <w:rPr>
          <w:rFonts w:ascii="Roboto Condensed" w:hAnsi="Roboto Condensed"/>
        </w:rPr>
        <w:t>engembangkan keanggotaan dan memperkuat ikatan antar anggota organisasi</w:t>
      </w:r>
      <w:r>
        <w:rPr>
          <w:rFonts w:ascii="Roboto Condensed" w:hAnsi="Roboto Condensed"/>
        </w:rPr>
        <w:t xml:space="preserve">; </w:t>
      </w:r>
      <w:r w:rsidR="00F53C27">
        <w:rPr>
          <w:rFonts w:ascii="Roboto Condensed" w:hAnsi="Roboto Condensed"/>
        </w:rPr>
        <w:t>(</w:t>
      </w:r>
      <w:r>
        <w:rPr>
          <w:rFonts w:ascii="Roboto Condensed" w:hAnsi="Roboto Condensed"/>
        </w:rPr>
        <w:t xml:space="preserve">2) </w:t>
      </w:r>
      <w:r w:rsidR="00EF002E">
        <w:rPr>
          <w:rFonts w:ascii="Roboto Condensed" w:hAnsi="Roboto Condensed"/>
        </w:rPr>
        <w:t>m</w:t>
      </w:r>
      <w:r w:rsidRPr="0085493B">
        <w:rPr>
          <w:rFonts w:ascii="Roboto Condensed" w:hAnsi="Roboto Condensed"/>
        </w:rPr>
        <w:t>eningkatkan kompetensi anggota dalam aspek manajerial, sosial, dan digital</w:t>
      </w:r>
      <w:r>
        <w:rPr>
          <w:rFonts w:ascii="Roboto Condensed" w:hAnsi="Roboto Condensed"/>
        </w:rPr>
        <w:t xml:space="preserve">; </w:t>
      </w:r>
      <w:r w:rsidR="00F53C27">
        <w:rPr>
          <w:rFonts w:ascii="Roboto Condensed" w:hAnsi="Roboto Condensed"/>
        </w:rPr>
        <w:t>(</w:t>
      </w:r>
      <w:r>
        <w:rPr>
          <w:rFonts w:ascii="Roboto Condensed" w:hAnsi="Roboto Condensed"/>
        </w:rPr>
        <w:t xml:space="preserve">3) </w:t>
      </w:r>
      <w:r w:rsidR="00EF002E">
        <w:rPr>
          <w:rFonts w:ascii="Roboto Condensed" w:hAnsi="Roboto Condensed"/>
        </w:rPr>
        <w:t>m</w:t>
      </w:r>
      <w:r w:rsidRPr="0085493B">
        <w:rPr>
          <w:rFonts w:ascii="Roboto Condensed" w:hAnsi="Roboto Condensed"/>
        </w:rPr>
        <w:t>ewadahi serta mendorong partisipasi anggota dalam berbagai kegiatan sosial kemasyarakatan, dan</w:t>
      </w:r>
      <w:r>
        <w:rPr>
          <w:rFonts w:ascii="Roboto Condensed" w:hAnsi="Roboto Condensed"/>
        </w:rPr>
        <w:t xml:space="preserve">; </w:t>
      </w:r>
      <w:r w:rsidR="00F53C27">
        <w:rPr>
          <w:rFonts w:ascii="Roboto Condensed" w:hAnsi="Roboto Condensed"/>
        </w:rPr>
        <w:t>(</w:t>
      </w:r>
      <w:r>
        <w:rPr>
          <w:rFonts w:ascii="Roboto Condensed" w:hAnsi="Roboto Condensed"/>
        </w:rPr>
        <w:t xml:space="preserve">4) </w:t>
      </w:r>
      <w:r w:rsidR="00EF002E">
        <w:rPr>
          <w:rFonts w:ascii="Roboto Condensed" w:hAnsi="Roboto Condensed"/>
        </w:rPr>
        <w:t>m</w:t>
      </w:r>
      <w:r w:rsidRPr="0085493B">
        <w:rPr>
          <w:rFonts w:ascii="Roboto Condensed" w:hAnsi="Roboto Condensed"/>
        </w:rPr>
        <w:t>engembangkan kerja sama dengan berbagai pihak, baik pemerintah, swasta, maupun organisasi masyarakat lainnya</w:t>
      </w:r>
      <w:r w:rsidR="00F53C27">
        <w:rPr>
          <w:rFonts w:ascii="Roboto Condensed" w:hAnsi="Roboto Condensed"/>
        </w:rPr>
        <w:t xml:space="preserve">. </w:t>
      </w:r>
      <w:r w:rsidRPr="00F53C27">
        <w:rPr>
          <w:rFonts w:ascii="Roboto Condensed" w:hAnsi="Roboto Condensed"/>
        </w:rPr>
        <w:t xml:space="preserve">Orientasi misi tersebut menunjukkan bahwa Karang Taruna </w:t>
      </w:r>
      <w:r w:rsidR="00AF401C">
        <w:rPr>
          <w:rFonts w:ascii="Roboto Condensed" w:hAnsi="Roboto Condensed"/>
        </w:rPr>
        <w:t>XYZ</w:t>
      </w:r>
      <w:r w:rsidRPr="00F53C27">
        <w:rPr>
          <w:rFonts w:ascii="Roboto Condensed" w:hAnsi="Roboto Condensed"/>
        </w:rPr>
        <w:t xml:space="preserve"> tidak hanya berfokus pada kegiatan internal organisasi, tetapi juga berupaya membangun jejaring dan kolaborasi lintas sektor. Dalam konteks organisasi kepemudaan, orientasi semacam ini penting </w:t>
      </w:r>
      <w:r w:rsidRPr="00F53C27">
        <w:rPr>
          <w:rFonts w:ascii="Roboto Condensed" w:hAnsi="Roboto Condensed"/>
        </w:rPr>
        <w:lastRenderedPageBreak/>
        <w:t>untuk memperluas ruang belajar anggota serta meningkatkan relevansi organisasi di mata masyarakat.</w:t>
      </w:r>
    </w:p>
    <w:p w14:paraId="2B186A77" w14:textId="3DD2BCB2" w:rsidR="00CB2C36" w:rsidRDefault="000009D6" w:rsidP="00CB2C36">
      <w:pPr>
        <w:spacing w:line="276" w:lineRule="auto"/>
        <w:ind w:firstLine="567"/>
        <w:jc w:val="both"/>
        <w:rPr>
          <w:rFonts w:ascii="Roboto Condensed" w:hAnsi="Roboto Condensed"/>
        </w:rPr>
      </w:pPr>
      <w:r w:rsidRPr="00AC4178">
        <w:rPr>
          <w:rFonts w:ascii="Roboto Condensed" w:hAnsi="Roboto Condensed"/>
        </w:rPr>
        <w:t xml:space="preserve">Struktur organisasi Karang Taruna </w:t>
      </w:r>
      <w:r w:rsidR="00AF401C">
        <w:rPr>
          <w:rFonts w:ascii="Roboto Condensed" w:hAnsi="Roboto Condensed"/>
        </w:rPr>
        <w:t>XYZ</w:t>
      </w:r>
      <w:r w:rsidRPr="00AC4178">
        <w:rPr>
          <w:rFonts w:ascii="Roboto Condensed" w:hAnsi="Roboto Condensed"/>
        </w:rPr>
        <w:t xml:space="preserve"> disusun secara sederhana dan fungsional, terdiri atas Ketua, Sekretaris, Bendahara, serta beberapa bidang kerja seperti Bidang Humas dan Bidang Kreatif dan Pengembangan Sumber Daya Manusia. Struktur ini dirancang untuk menyesuaikan dengan jumlah pengurus dan kapasitas organisasi yang masih dalam tahap pengembangan.</w:t>
      </w:r>
      <w:r w:rsidR="00F53C27">
        <w:rPr>
          <w:rFonts w:ascii="Roboto Condensed" w:hAnsi="Roboto Condensed"/>
        </w:rPr>
        <w:t xml:space="preserve"> </w:t>
      </w:r>
      <w:r w:rsidRPr="00AC4178">
        <w:rPr>
          <w:rFonts w:ascii="Roboto Condensed" w:hAnsi="Roboto Condensed"/>
        </w:rPr>
        <w:t xml:space="preserve">Pada awal pembentukannya, Karang Taruna </w:t>
      </w:r>
      <w:r w:rsidR="00AF401C">
        <w:rPr>
          <w:rFonts w:ascii="Roboto Condensed" w:hAnsi="Roboto Condensed"/>
        </w:rPr>
        <w:t>XYZ</w:t>
      </w:r>
      <w:r w:rsidRPr="00AC4178">
        <w:rPr>
          <w:rFonts w:ascii="Roboto Condensed" w:hAnsi="Roboto Condensed"/>
        </w:rPr>
        <w:t xml:space="preserve"> memiliki sekitar 20 orang pengurus. Namun dalam </w:t>
      </w:r>
      <w:r w:rsidRPr="00F53C27">
        <w:rPr>
          <w:rFonts w:ascii="Roboto Condensed" w:hAnsi="Roboto Condensed"/>
        </w:rPr>
        <w:t>perjalanannya, jumlah pengurus aktif mengalami fluktuasi dan penurunan. Berdasarkan hasil wawancara dan observasi, jumlah pengurus yang tercatat aktif hingga tahun 2025 adalah sekitar 14 orang, dengan tingkat keaktifan yang berbeda-beda. Dari jumlah tersebut, hanya sekitar 3–4 orang yang tergolong sangat aktif dalam menjalankan roda organisasi, sementara pengurus lainnya menunjukkan keterlibatan yang tidak konsisten.</w:t>
      </w:r>
      <w:r w:rsidR="00F53C27" w:rsidRPr="00F53C27">
        <w:rPr>
          <w:rFonts w:ascii="Roboto Condensed" w:hAnsi="Roboto Condensed"/>
        </w:rPr>
        <w:t xml:space="preserve"> </w:t>
      </w:r>
      <w:r w:rsidRPr="00F53C27">
        <w:rPr>
          <w:rFonts w:ascii="Roboto Condensed" w:hAnsi="Roboto Condensed"/>
        </w:rPr>
        <w:t>Kondisi ini mencerminkan dinamika umum yang sering terjadi dalam organisasi kepemudaan, di mana keberlanjutan kepengurusan sangat dipengaruhi oleh faktor motivasi personal, komitmen organisasi, serta kualitas kepemimpinan yang dijalankan.</w:t>
      </w:r>
    </w:p>
    <w:p w14:paraId="25F62931" w14:textId="081E10CC" w:rsidR="000009D6" w:rsidRPr="00CB2C36" w:rsidRDefault="000009D6" w:rsidP="00CB2C36">
      <w:pPr>
        <w:spacing w:line="276" w:lineRule="auto"/>
        <w:ind w:firstLine="567"/>
        <w:jc w:val="both"/>
        <w:rPr>
          <w:rFonts w:ascii="Roboto Condensed" w:hAnsi="Roboto Condensed"/>
        </w:rPr>
      </w:pPr>
      <w:r w:rsidRPr="00CB2C36">
        <w:rPr>
          <w:rFonts w:ascii="Roboto Condensed" w:hAnsi="Roboto Condensed"/>
          <w:bCs/>
        </w:rPr>
        <w:t xml:space="preserve">Program </w:t>
      </w:r>
      <w:r w:rsidR="00EF002E">
        <w:rPr>
          <w:rFonts w:ascii="Roboto Condensed" w:hAnsi="Roboto Condensed"/>
          <w:bCs/>
        </w:rPr>
        <w:t>k</w:t>
      </w:r>
      <w:r w:rsidRPr="00CB2C36">
        <w:rPr>
          <w:rFonts w:ascii="Roboto Condensed" w:hAnsi="Roboto Condensed"/>
          <w:bCs/>
        </w:rPr>
        <w:t xml:space="preserve">erja dan </w:t>
      </w:r>
      <w:r w:rsidR="00EF002E">
        <w:rPr>
          <w:rFonts w:ascii="Roboto Condensed" w:hAnsi="Roboto Condensed"/>
          <w:bCs/>
        </w:rPr>
        <w:t>a</w:t>
      </w:r>
      <w:r w:rsidRPr="00CB2C36">
        <w:rPr>
          <w:rFonts w:ascii="Roboto Condensed" w:hAnsi="Roboto Condensed"/>
          <w:bCs/>
        </w:rPr>
        <w:t xml:space="preserve">ktivitas </w:t>
      </w:r>
      <w:r w:rsidR="00EF002E">
        <w:rPr>
          <w:rFonts w:ascii="Roboto Condensed" w:hAnsi="Roboto Condensed"/>
          <w:bCs/>
        </w:rPr>
        <w:t>o</w:t>
      </w:r>
      <w:r w:rsidRPr="00CB2C36">
        <w:rPr>
          <w:rFonts w:ascii="Roboto Condensed" w:hAnsi="Roboto Condensed"/>
          <w:bCs/>
        </w:rPr>
        <w:t>rganisasi</w:t>
      </w:r>
      <w:r w:rsidR="00EF002E">
        <w:rPr>
          <w:rFonts w:ascii="Roboto Condensed" w:hAnsi="Roboto Condensed"/>
          <w:bCs/>
        </w:rPr>
        <w:t xml:space="preserve"> Karang Taruna </w:t>
      </w:r>
      <w:r w:rsidR="00AF401C">
        <w:rPr>
          <w:rFonts w:ascii="Roboto Condensed" w:hAnsi="Roboto Condensed"/>
          <w:bCs/>
        </w:rPr>
        <w:t>XYZ</w:t>
      </w:r>
      <w:r w:rsidR="00EF002E">
        <w:rPr>
          <w:rFonts w:ascii="Roboto Condensed" w:hAnsi="Roboto Condensed"/>
          <w:bCs/>
        </w:rPr>
        <w:t>.</w:t>
      </w:r>
      <w:r w:rsidR="00CB2C36">
        <w:rPr>
          <w:bCs/>
        </w:rPr>
        <w:t xml:space="preserve"> </w:t>
      </w:r>
      <w:r w:rsidRPr="00AC4178">
        <w:rPr>
          <w:rFonts w:ascii="Roboto Condensed" w:hAnsi="Roboto Condensed"/>
        </w:rPr>
        <w:t xml:space="preserve">Sejak berdiri, Karang Taruna </w:t>
      </w:r>
      <w:r w:rsidR="00AF401C">
        <w:rPr>
          <w:rFonts w:ascii="Roboto Condensed" w:hAnsi="Roboto Condensed"/>
        </w:rPr>
        <w:t>XYZ</w:t>
      </w:r>
      <w:r w:rsidRPr="00AC4178">
        <w:rPr>
          <w:rFonts w:ascii="Roboto Condensed" w:hAnsi="Roboto Condensed"/>
        </w:rPr>
        <w:t xml:space="preserve"> telah terlibat dalam berbagai kegiatan sosial dan kemasyarakatan. Program-program yang telah dijalankan antara lain keterlibatan sebagai panitia kegiatan Agustusan, partisipasi dalam musyawarah perencanaan pembangunan (musrenbang) pemuda tingkat kelurahan pada periode September–Oktober 2024, serta dukungan terhadap program unggulan RW seperti Pesona Batik Dolly yang diluncurkan pada Desember 2024.</w:t>
      </w:r>
      <w:r w:rsidR="00CB2C36">
        <w:rPr>
          <w:rFonts w:ascii="Roboto Condensed" w:hAnsi="Roboto Condensed"/>
        </w:rPr>
        <w:t xml:space="preserve"> </w:t>
      </w:r>
      <w:r w:rsidRPr="00AC4178">
        <w:rPr>
          <w:rFonts w:ascii="Roboto Condensed" w:hAnsi="Roboto Condensed"/>
        </w:rPr>
        <w:t xml:space="preserve">Selain kegiatan berbasis komunitas, Karang Taruna </w:t>
      </w:r>
      <w:r w:rsidR="00AF401C">
        <w:rPr>
          <w:rFonts w:ascii="Roboto Condensed" w:hAnsi="Roboto Condensed"/>
        </w:rPr>
        <w:t>XYZ</w:t>
      </w:r>
      <w:r w:rsidRPr="00AC4178">
        <w:rPr>
          <w:rFonts w:ascii="Roboto Condensed" w:hAnsi="Roboto Condensed"/>
        </w:rPr>
        <w:t xml:space="preserve"> juga mengikuti berbagai pelatihan yang difasilitasi oleh perguruan tinggi, antara lain pelatihan branding dan pemasaran dari Universitas Petra serta kegiatan pendampingan dari dosen STID Al-Hadid. Kegiatan-kegiatan ini dirancang untuk meningkatkan kapasitas anggota Karang Taruna </w:t>
      </w:r>
      <w:r w:rsidR="00AF401C">
        <w:rPr>
          <w:rFonts w:ascii="Roboto Condensed" w:hAnsi="Roboto Condensed"/>
        </w:rPr>
        <w:t>XYZ</w:t>
      </w:r>
      <w:r w:rsidRPr="00AC4178">
        <w:rPr>
          <w:rFonts w:ascii="Roboto Condensed" w:hAnsi="Roboto Condensed"/>
        </w:rPr>
        <w:t>, khususnya dalam menghadapi tantangan sosial dan ekonomi di lingkungan sekitar.</w:t>
      </w:r>
      <w:r w:rsidR="00CB2C36">
        <w:rPr>
          <w:rFonts w:ascii="Roboto Condensed" w:hAnsi="Roboto Condensed"/>
        </w:rPr>
        <w:t xml:space="preserve"> </w:t>
      </w:r>
      <w:r w:rsidRPr="00CB2C36">
        <w:rPr>
          <w:rFonts w:ascii="Roboto Condensed" w:hAnsi="Roboto Condensed"/>
        </w:rPr>
        <w:t xml:space="preserve">Salah satu program unggulan Karang Taruna </w:t>
      </w:r>
      <w:r w:rsidR="00AF401C">
        <w:rPr>
          <w:rFonts w:ascii="Roboto Condensed" w:hAnsi="Roboto Condensed"/>
        </w:rPr>
        <w:t>XYZ</w:t>
      </w:r>
      <w:r w:rsidRPr="00CB2C36">
        <w:rPr>
          <w:rFonts w:ascii="Roboto Condensed" w:hAnsi="Roboto Condensed"/>
        </w:rPr>
        <w:t xml:space="preserve"> adalah Podcast Studioly, yang dirancang sebagai media edukasi dan komunikasi pemuda. Program ini bertujuan untuk memberikan ruang ekspresi bagi pemuda sekaligus menjadi sarana penyebaran informasi dan gagasan positif kepada masyarakat. Namun dalam praktiknya, program ini sempat mengalami kevakuman akibat menurunnya motivasi dan partisipasi pengurus.</w:t>
      </w:r>
    </w:p>
    <w:p w14:paraId="24B3BD0A" w14:textId="63251F40" w:rsidR="000009D6" w:rsidRPr="00CB2C36" w:rsidRDefault="000009D6" w:rsidP="00CB2C36">
      <w:pPr>
        <w:spacing w:line="276" w:lineRule="auto"/>
        <w:ind w:firstLine="567"/>
        <w:jc w:val="both"/>
        <w:rPr>
          <w:rFonts w:ascii="Roboto Condensed" w:hAnsi="Roboto Condensed"/>
        </w:rPr>
      </w:pPr>
      <w:r w:rsidRPr="00AC4178">
        <w:rPr>
          <w:rFonts w:ascii="Roboto Condensed" w:hAnsi="Roboto Condensed"/>
        </w:rPr>
        <w:t xml:space="preserve">Hasil studi pendahuluan menunjukkan bahwa Karang Taruna </w:t>
      </w:r>
      <w:r w:rsidR="00AF401C">
        <w:rPr>
          <w:rFonts w:ascii="Roboto Condensed" w:hAnsi="Roboto Condensed"/>
        </w:rPr>
        <w:t>XYZ</w:t>
      </w:r>
      <w:r w:rsidRPr="00AC4178">
        <w:rPr>
          <w:rFonts w:ascii="Roboto Condensed" w:hAnsi="Roboto Condensed"/>
        </w:rPr>
        <w:t xml:space="preserve"> menghadapi sejumlah permasalahan internal yang berdampak pada efektivitas organisasi. Permasalahan utama yang teridentifikasi adalah rendahnya komitmen sebagian pengurus, fluktuasi motivasi dalam menjalankan program kerja, serta kesulitan Ketua Karang Taruna </w:t>
      </w:r>
      <w:r w:rsidR="00AF401C">
        <w:rPr>
          <w:rFonts w:ascii="Roboto Condensed" w:hAnsi="Roboto Condensed"/>
        </w:rPr>
        <w:t>XYZ</w:t>
      </w:r>
      <w:r w:rsidRPr="00AC4178">
        <w:rPr>
          <w:rFonts w:ascii="Roboto Condensed" w:hAnsi="Roboto Condensed"/>
        </w:rPr>
        <w:t xml:space="preserve"> dalam menggerakkan pengurus untuk terlibat secara aktif.</w:t>
      </w:r>
      <w:r w:rsidR="00CB2C36">
        <w:rPr>
          <w:rFonts w:ascii="Roboto Condensed" w:hAnsi="Roboto Condensed"/>
        </w:rPr>
        <w:t xml:space="preserve"> </w:t>
      </w:r>
      <w:r w:rsidRPr="00AC4178">
        <w:rPr>
          <w:rFonts w:ascii="Roboto Condensed" w:hAnsi="Roboto Condensed"/>
        </w:rPr>
        <w:t xml:space="preserve">Wawancara dengan Ketua Karang Taruna </w:t>
      </w:r>
      <w:r w:rsidR="00AF401C">
        <w:rPr>
          <w:rFonts w:ascii="Roboto Condensed" w:hAnsi="Roboto Condensed"/>
        </w:rPr>
        <w:t>XYZ</w:t>
      </w:r>
      <w:r w:rsidRPr="00AC4178">
        <w:rPr>
          <w:rFonts w:ascii="Roboto Condensed" w:hAnsi="Roboto Condensed"/>
        </w:rPr>
        <w:t xml:space="preserve"> mengungkapkan bahwa para pengurus memiliki motivasi yang beragam saat bergabung dengan organisasi. Sebagian bergabung karena ingin memperoleh pengalaman berorganisasi, sebagian lain karena dorongan orang tua, dan ada pula yang memiliki motivasi pragmatis, seperti menjadikan organisasi sebagai batu loncatan untuk kepentingan tertentu. Keberagaman motivasi ini, jika tidak dikelola dengan baik, berpotensi melemahkan kohesi dan komitmen organisasi.</w:t>
      </w:r>
      <w:r w:rsidR="00CB2C36" w:rsidRPr="00CB2C36">
        <w:rPr>
          <w:rFonts w:ascii="Roboto Condensed" w:hAnsi="Roboto Condensed"/>
        </w:rPr>
        <w:t xml:space="preserve"> </w:t>
      </w:r>
      <w:r w:rsidRPr="00CB2C36">
        <w:rPr>
          <w:rFonts w:ascii="Roboto Condensed" w:hAnsi="Roboto Condensed"/>
        </w:rPr>
        <w:t xml:space="preserve">Selain itu, persepsi sebagian pengurus yang memandang bahwa organisasi lebih membutuhkan mereka dibandingkan sebaliknya turut mempengaruhi rendahnya rasa memiliki terhadap Karang Taruna </w:t>
      </w:r>
      <w:r w:rsidR="00AF401C">
        <w:rPr>
          <w:rFonts w:ascii="Roboto Condensed" w:hAnsi="Roboto Condensed"/>
        </w:rPr>
        <w:t>XYZ</w:t>
      </w:r>
      <w:r w:rsidRPr="00CB2C36">
        <w:rPr>
          <w:rFonts w:ascii="Roboto Condensed" w:hAnsi="Roboto Condensed"/>
        </w:rPr>
        <w:t xml:space="preserve">. Kondisi ini </w:t>
      </w:r>
      <w:r w:rsidRPr="00CB2C36">
        <w:rPr>
          <w:rFonts w:ascii="Roboto Condensed" w:hAnsi="Roboto Condensed"/>
        </w:rPr>
        <w:lastRenderedPageBreak/>
        <w:t>menyebabkan pengurus cenderung mudah absen, menolak terlibat dalam kegiatan, atau bahkan keluar dari kepengurusan tanpa proses yang jelas.</w:t>
      </w:r>
    </w:p>
    <w:p w14:paraId="76F1A98C" w14:textId="50B73D5E" w:rsidR="000009D6" w:rsidRPr="00CB2C36" w:rsidRDefault="000009D6" w:rsidP="00CB2C36">
      <w:pPr>
        <w:spacing w:line="276" w:lineRule="auto"/>
        <w:ind w:firstLine="567"/>
        <w:jc w:val="both"/>
        <w:rPr>
          <w:rFonts w:ascii="Roboto Condensed" w:hAnsi="Roboto Condensed"/>
        </w:rPr>
      </w:pPr>
      <w:r w:rsidRPr="00AC4178">
        <w:rPr>
          <w:rFonts w:ascii="Roboto Condensed" w:hAnsi="Roboto Condensed"/>
        </w:rPr>
        <w:t xml:space="preserve">Karang Taruna </w:t>
      </w:r>
      <w:r w:rsidR="00AF401C">
        <w:rPr>
          <w:rFonts w:ascii="Roboto Condensed" w:hAnsi="Roboto Condensed"/>
        </w:rPr>
        <w:t>XYZ</w:t>
      </w:r>
      <w:r w:rsidRPr="00AC4178">
        <w:rPr>
          <w:rFonts w:ascii="Roboto Condensed" w:hAnsi="Roboto Condensed"/>
        </w:rPr>
        <w:t xml:space="preserve"> beroperasi dalam konteks sosial Kampung Dolly yang memiliki dinamika unik. Wilayah ini memiliki sejarah panjang sebagai kawasan lokalisasi yang kemudian mengalami transformasi sosial dan ekonomi. Proses transformasi tersebut menuntut peran aktif pemuda sebagai agen perubahan sosial. Namun di sisi lain, tantangan lingkungan seperti stigma sosial, keterbatasan akses ekonomi, dan pengaruh pergaulan negatif juga menjadi faktor yang mempengaruhi keterlibatan pemuda dalam kegiatan positif.</w:t>
      </w:r>
      <w:r w:rsidR="00CB2C36">
        <w:rPr>
          <w:rFonts w:ascii="Roboto Condensed" w:hAnsi="Roboto Condensed"/>
        </w:rPr>
        <w:t xml:space="preserve"> </w:t>
      </w:r>
      <w:r w:rsidRPr="00CB2C36">
        <w:rPr>
          <w:rFonts w:ascii="Roboto Condensed" w:hAnsi="Roboto Condensed"/>
        </w:rPr>
        <w:t xml:space="preserve">Dalam konteks ini, keberadaan Karang Taruna </w:t>
      </w:r>
      <w:r w:rsidR="00AF401C">
        <w:rPr>
          <w:rFonts w:ascii="Roboto Condensed" w:hAnsi="Roboto Condensed"/>
        </w:rPr>
        <w:t>XYZ</w:t>
      </w:r>
      <w:r w:rsidRPr="00CB2C36">
        <w:rPr>
          <w:rFonts w:ascii="Roboto Condensed" w:hAnsi="Roboto Condensed"/>
        </w:rPr>
        <w:t xml:space="preserve"> menjadi sangat strategis sebagai ruang alternatif bagi pemuda untuk mengembangkan diri dan terlibat dalam aktivitas produktif. Namun untuk menjalankan peran tersebut secara optimal, Karang Taruna </w:t>
      </w:r>
      <w:r w:rsidR="00AF401C">
        <w:rPr>
          <w:rFonts w:ascii="Roboto Condensed" w:hAnsi="Roboto Condensed"/>
        </w:rPr>
        <w:t>XYZ</w:t>
      </w:r>
      <w:r w:rsidRPr="00CB2C36">
        <w:rPr>
          <w:rFonts w:ascii="Roboto Condensed" w:hAnsi="Roboto Condensed"/>
        </w:rPr>
        <w:t xml:space="preserve"> membutuhkan kepemimpinan yang mampu menjadi teladan dan inspirasi bagi anggotanya.</w:t>
      </w:r>
    </w:p>
    <w:p w14:paraId="0F7A698F" w14:textId="2F2C723B" w:rsidR="000009D6" w:rsidRPr="00CB2C36" w:rsidRDefault="000009D6" w:rsidP="00CB2C36">
      <w:pPr>
        <w:pStyle w:val="SubPembahasan"/>
        <w:ind w:firstLine="567"/>
        <w:rPr>
          <w:b w:val="0"/>
          <w:bCs/>
          <w:sz w:val="22"/>
          <w:szCs w:val="22"/>
        </w:rPr>
      </w:pPr>
      <w:r w:rsidRPr="00CB2C36">
        <w:rPr>
          <w:b w:val="0"/>
          <w:bCs/>
          <w:sz w:val="22"/>
          <w:szCs w:val="22"/>
        </w:rPr>
        <w:t xml:space="preserve">Posisi Karang Taruna </w:t>
      </w:r>
      <w:r w:rsidR="00AF401C">
        <w:rPr>
          <w:b w:val="0"/>
          <w:bCs/>
          <w:sz w:val="22"/>
          <w:szCs w:val="22"/>
        </w:rPr>
        <w:t>XYZ</w:t>
      </w:r>
      <w:r w:rsidRPr="00CB2C36">
        <w:rPr>
          <w:b w:val="0"/>
          <w:bCs/>
          <w:sz w:val="22"/>
          <w:szCs w:val="22"/>
        </w:rPr>
        <w:t xml:space="preserve"> dalam </w:t>
      </w:r>
      <w:r w:rsidR="00EF002E">
        <w:rPr>
          <w:b w:val="0"/>
          <w:bCs/>
          <w:sz w:val="22"/>
          <w:szCs w:val="22"/>
        </w:rPr>
        <w:t>p</w:t>
      </w:r>
      <w:r w:rsidRPr="00CB2C36">
        <w:rPr>
          <w:b w:val="0"/>
          <w:bCs/>
          <w:sz w:val="22"/>
          <w:szCs w:val="22"/>
        </w:rPr>
        <w:t xml:space="preserve">rogram </w:t>
      </w:r>
      <w:r w:rsidR="00EF002E">
        <w:rPr>
          <w:b w:val="0"/>
          <w:bCs/>
          <w:sz w:val="22"/>
          <w:szCs w:val="22"/>
        </w:rPr>
        <w:t>p</w:t>
      </w:r>
      <w:r w:rsidR="005755F8" w:rsidRPr="00CB2C36">
        <w:rPr>
          <w:b w:val="0"/>
          <w:bCs/>
          <w:sz w:val="22"/>
          <w:szCs w:val="22"/>
        </w:rPr>
        <w:t>endampingan</w:t>
      </w:r>
      <w:r w:rsidR="00CB2C36" w:rsidRPr="00CB2C36">
        <w:rPr>
          <w:b w:val="0"/>
          <w:bCs/>
          <w:sz w:val="22"/>
          <w:szCs w:val="22"/>
        </w:rPr>
        <w:t xml:space="preserve">. </w:t>
      </w:r>
      <w:r w:rsidRPr="00CB2C36">
        <w:rPr>
          <w:b w:val="0"/>
          <w:bCs/>
          <w:sz w:val="22"/>
          <w:szCs w:val="22"/>
        </w:rPr>
        <w:t xml:space="preserve">Profil Karang Taruna </w:t>
      </w:r>
      <w:r w:rsidR="00AF401C">
        <w:rPr>
          <w:b w:val="0"/>
          <w:bCs/>
          <w:sz w:val="22"/>
          <w:szCs w:val="22"/>
        </w:rPr>
        <w:t>XYZ</w:t>
      </w:r>
      <w:r w:rsidRPr="00CB2C36">
        <w:rPr>
          <w:b w:val="0"/>
          <w:bCs/>
          <w:sz w:val="22"/>
          <w:szCs w:val="22"/>
        </w:rPr>
        <w:t xml:space="preserve"> sebagaimana dipaparkan di atas menjadi dasar bagi perancangan program pendampingan kepemimpinan keteladanan. Kondisi organisasi yang masih berkembang, dinamika pengurus yang fluktuatif, serta tantangan sosial lingkungan menjadikan Karang Taruna </w:t>
      </w:r>
      <w:r w:rsidR="00AF401C">
        <w:rPr>
          <w:b w:val="0"/>
          <w:bCs/>
          <w:sz w:val="22"/>
          <w:szCs w:val="22"/>
        </w:rPr>
        <w:t>XYZ</w:t>
      </w:r>
      <w:r w:rsidRPr="00CB2C36">
        <w:rPr>
          <w:b w:val="0"/>
          <w:bCs/>
          <w:sz w:val="22"/>
          <w:szCs w:val="22"/>
        </w:rPr>
        <w:t xml:space="preserve"> sebagai lokasi yang relevan untuk mengkaji penerapan kepemimpinan keteladanan dalam organisasi kepemudaan berbasis komunitas.</w:t>
      </w:r>
      <w:r w:rsidR="00CB2C36">
        <w:rPr>
          <w:b w:val="0"/>
          <w:bCs/>
          <w:sz w:val="22"/>
          <w:szCs w:val="22"/>
        </w:rPr>
        <w:t xml:space="preserve"> </w:t>
      </w:r>
      <w:r w:rsidRPr="00CB2C36">
        <w:rPr>
          <w:b w:val="0"/>
          <w:bCs/>
          <w:sz w:val="22"/>
          <w:szCs w:val="22"/>
        </w:rPr>
        <w:t xml:space="preserve">Dengan memahami profil, dinamika, dan tantangan yang dihadapi Karang Taruna </w:t>
      </w:r>
      <w:r w:rsidR="00AF401C">
        <w:rPr>
          <w:b w:val="0"/>
          <w:bCs/>
          <w:sz w:val="22"/>
          <w:szCs w:val="22"/>
        </w:rPr>
        <w:t>XYZ</w:t>
      </w:r>
      <w:r w:rsidRPr="00CB2C36">
        <w:rPr>
          <w:b w:val="0"/>
          <w:bCs/>
          <w:sz w:val="22"/>
          <w:szCs w:val="22"/>
        </w:rPr>
        <w:t xml:space="preserve">, analisis pada bagian selanjutnya akan lebih kontekstual dalam menjelaskan bagaimana kepemimpinan keteladanan diterapkan oleh Ketua Karang Taruna </w:t>
      </w:r>
      <w:r w:rsidR="00AF401C">
        <w:rPr>
          <w:b w:val="0"/>
          <w:bCs/>
          <w:sz w:val="22"/>
          <w:szCs w:val="22"/>
        </w:rPr>
        <w:t>XYZ</w:t>
      </w:r>
      <w:r w:rsidRPr="00CB2C36">
        <w:rPr>
          <w:b w:val="0"/>
          <w:bCs/>
          <w:sz w:val="22"/>
          <w:szCs w:val="22"/>
        </w:rPr>
        <w:t xml:space="preserve"> serta dampaknya terhadap perubahan perilaku dan kinerja organisasi.</w:t>
      </w:r>
    </w:p>
    <w:p w14:paraId="01B91469" w14:textId="77777777" w:rsidR="000009D6" w:rsidRPr="00831998" w:rsidRDefault="000009D6" w:rsidP="000009D6">
      <w:pPr>
        <w:pStyle w:val="Contents"/>
      </w:pPr>
    </w:p>
    <w:p w14:paraId="5B2AA4C5" w14:textId="77777777" w:rsidR="001C0D63" w:rsidRDefault="001C0D63" w:rsidP="00FB513A">
      <w:pPr>
        <w:pStyle w:val="Isi"/>
        <w:spacing w:after="0"/>
        <w:jc w:val="center"/>
        <w:rPr>
          <w:i/>
          <w:iCs/>
          <w:sz w:val="18"/>
          <w:szCs w:val="20"/>
        </w:rPr>
      </w:pPr>
    </w:p>
    <w:p w14:paraId="07FE10ED" w14:textId="10AA70FC" w:rsidR="001C0D63" w:rsidRDefault="000009D6" w:rsidP="001C0D63">
      <w:pPr>
        <w:pStyle w:val="SubPembahasan"/>
      </w:pPr>
      <w:r w:rsidRPr="000009D6">
        <w:t xml:space="preserve">Penerapan Kepemimpinan Keteladanan oleh Ketua Karang Taruna </w:t>
      </w:r>
      <w:r w:rsidR="00AF401C">
        <w:t>XYZ</w:t>
      </w:r>
    </w:p>
    <w:p w14:paraId="5480E614" w14:textId="107E6FAD" w:rsidR="000009D6" w:rsidRPr="00AC4178" w:rsidRDefault="00CB2C36" w:rsidP="00EF002E">
      <w:pPr>
        <w:spacing w:line="276" w:lineRule="auto"/>
        <w:ind w:firstLine="567"/>
        <w:jc w:val="both"/>
        <w:rPr>
          <w:rFonts w:ascii="Roboto Condensed" w:hAnsi="Roboto Condensed"/>
        </w:rPr>
      </w:pPr>
      <w:bookmarkStart w:id="1" w:name="_Hlk223008764"/>
      <w:r w:rsidRPr="00CB2C36">
        <w:rPr>
          <w:rFonts w:ascii="Roboto Condensed" w:hAnsi="Roboto Condensed"/>
        </w:rPr>
        <w:t xml:space="preserve">Kondisi awal kepemimpinan di Karang Taruna </w:t>
      </w:r>
      <w:r w:rsidR="00AF401C">
        <w:rPr>
          <w:rFonts w:ascii="Roboto Condensed" w:hAnsi="Roboto Condensed"/>
        </w:rPr>
        <w:t>XYZ</w:t>
      </w:r>
      <w:r>
        <w:rPr>
          <w:rFonts w:ascii="Roboto Condensed" w:hAnsi="Roboto Condensed"/>
        </w:rPr>
        <w:t xml:space="preserve"> </w:t>
      </w:r>
      <w:r w:rsidR="000009D6" w:rsidRPr="00AC4178">
        <w:rPr>
          <w:rFonts w:ascii="Roboto Condensed" w:hAnsi="Roboto Condensed"/>
        </w:rPr>
        <w:t xml:space="preserve">menunjukkan karakteristik yang umum ditemukan pada organisasi kepemudaan yang masih berada pada fase awal pengembangan. Ketua Karang Taruna </w:t>
      </w:r>
      <w:r w:rsidR="00AF401C">
        <w:rPr>
          <w:rFonts w:ascii="Roboto Condensed" w:hAnsi="Roboto Condensed"/>
        </w:rPr>
        <w:t>XYZ</w:t>
      </w:r>
      <w:r w:rsidR="000009D6" w:rsidRPr="00AC4178">
        <w:rPr>
          <w:rFonts w:ascii="Roboto Condensed" w:hAnsi="Roboto Condensed"/>
        </w:rPr>
        <w:t>, secara formal memiliki legitimasi struktural sebagai pimpinan organisasi. Namun dalam praktiknya, otoritas formal tersebut belum sepenuhnya diikuti oleh efektivitas kepemimpinan dalam menggerakkan pengurus dan menjalankan program kerja secara konsisten.</w:t>
      </w:r>
      <w:r w:rsidR="00EF002E">
        <w:rPr>
          <w:rFonts w:ascii="Roboto Condensed" w:hAnsi="Roboto Condensed"/>
        </w:rPr>
        <w:t xml:space="preserve"> </w:t>
      </w:r>
      <w:r w:rsidR="000009D6" w:rsidRPr="00AC4178">
        <w:rPr>
          <w:rFonts w:ascii="Roboto Condensed" w:hAnsi="Roboto Condensed"/>
        </w:rPr>
        <w:t xml:space="preserve">Hasil wawancara awal menunjukkan bahwa Ketua Karang Taruna </w:t>
      </w:r>
      <w:r w:rsidR="00AF401C">
        <w:rPr>
          <w:rFonts w:ascii="Roboto Condensed" w:hAnsi="Roboto Condensed"/>
        </w:rPr>
        <w:t>XYZ</w:t>
      </w:r>
      <w:r w:rsidR="000009D6" w:rsidRPr="00AC4178">
        <w:rPr>
          <w:rFonts w:ascii="Roboto Condensed" w:hAnsi="Roboto Condensed"/>
        </w:rPr>
        <w:t xml:space="preserve"> menghadapi kesulitan dalam membangun motivasi kolektif pengurus. Sebagian besar pengurus bersikap pasif, kurang responsif terhadap ajakan berkegiatan, dan menunjukkan tingkat komitmen yang fluktuatif. Kondisi ini berdampak langsung pada terhambatnya pelaksanaan program kerja, termasuk program unggulan Podcast Studioly yang sempat mengalami kevakuman cukup lama.</w:t>
      </w:r>
    </w:p>
    <w:p w14:paraId="51D4DBA8" w14:textId="70077E2E" w:rsidR="001C0D63" w:rsidRDefault="000009D6" w:rsidP="00CB2C36">
      <w:pPr>
        <w:pStyle w:val="Isi"/>
        <w:spacing w:after="0"/>
        <w:ind w:firstLine="567"/>
        <w:rPr>
          <w:rFonts w:ascii="Roboto Condensed" w:hAnsi="Roboto Condensed"/>
          <w:sz w:val="22"/>
        </w:rPr>
      </w:pPr>
      <w:r w:rsidRPr="00AC4178">
        <w:rPr>
          <w:rFonts w:ascii="Roboto Condensed" w:hAnsi="Roboto Condensed"/>
          <w:sz w:val="22"/>
        </w:rPr>
        <w:t>Dalam perspektif teori kepemimpinan, kondisi tersebut menunjukkan adanya kesenjangan antara kepemimpinan formal dan kepemimpinan substantif. Pemimpin telah ada secara struktural, tetapi pengaruh kepemimpinannya belum terinternalisasi secara kuat dalam perilaku dan budaya organisasi. Hal ini memperkuat asumsi bahwa dalam organisasi kepemudaan berbasis relawan, legitimasi kepemimpinan tidak cukup dibangun melalui jabatan, melainkan harus diperkuat melalui keteladanan dan keterlibatan nyata.</w:t>
      </w:r>
      <w:bookmarkEnd w:id="1"/>
    </w:p>
    <w:p w14:paraId="0B87A367" w14:textId="77777777" w:rsidR="000009D6" w:rsidRDefault="000009D6" w:rsidP="000009D6">
      <w:pPr>
        <w:pStyle w:val="Isi"/>
        <w:spacing w:after="0"/>
        <w:ind w:firstLine="567"/>
        <w:rPr>
          <w:rFonts w:ascii="Roboto Condensed" w:hAnsi="Roboto Condensed"/>
          <w:sz w:val="22"/>
        </w:rPr>
      </w:pPr>
    </w:p>
    <w:p w14:paraId="39F12E14" w14:textId="6B424D1B" w:rsidR="000009D6" w:rsidRPr="00EF002E" w:rsidRDefault="00EF002E" w:rsidP="00EF002E">
      <w:pPr>
        <w:spacing w:line="276" w:lineRule="auto"/>
        <w:ind w:firstLine="567"/>
        <w:jc w:val="both"/>
        <w:rPr>
          <w:rFonts w:ascii="Roboto Condensed" w:hAnsi="Roboto Condensed"/>
        </w:rPr>
      </w:pPr>
      <w:r w:rsidRPr="00EF002E">
        <w:rPr>
          <w:rFonts w:ascii="Roboto Condensed" w:hAnsi="Roboto Condensed"/>
        </w:rPr>
        <w:lastRenderedPageBreak/>
        <w:t>Proses pendampingan kepemimpinan keteladanan</w:t>
      </w:r>
      <w:r>
        <w:rPr>
          <w:rFonts w:ascii="Roboto Condensed" w:hAnsi="Roboto Condensed"/>
        </w:rPr>
        <w:t xml:space="preserve"> </w:t>
      </w:r>
      <w:r w:rsidR="000009D6" w:rsidRPr="00AC4178">
        <w:rPr>
          <w:rFonts w:ascii="Roboto Condensed" w:hAnsi="Roboto Condensed"/>
        </w:rPr>
        <w:t xml:space="preserve">yang dilakukan </w:t>
      </w:r>
      <w:r w:rsidR="005755F8">
        <w:rPr>
          <w:rFonts w:ascii="Roboto Condensed" w:hAnsi="Roboto Condensed"/>
        </w:rPr>
        <w:t xml:space="preserve">fokus </w:t>
      </w:r>
      <w:r w:rsidR="000009D6" w:rsidRPr="00AC4178">
        <w:rPr>
          <w:rFonts w:ascii="Roboto Condensed" w:hAnsi="Roboto Condensed"/>
        </w:rPr>
        <w:t xml:space="preserve">pada perubahan paradigma dan perilaku kepemimpinan Ketua Karang Taruna </w:t>
      </w:r>
      <w:r w:rsidR="00AF401C">
        <w:rPr>
          <w:rFonts w:ascii="Roboto Condensed" w:hAnsi="Roboto Condensed"/>
        </w:rPr>
        <w:t>XYZ</w:t>
      </w:r>
      <w:r w:rsidR="000009D6" w:rsidRPr="00AC4178">
        <w:rPr>
          <w:rFonts w:ascii="Roboto Condensed" w:hAnsi="Roboto Condensed"/>
        </w:rPr>
        <w:t xml:space="preserve">. Proses pendampingan tidak dilakukan dalam bentuk pelatihan klasikal semata, melainkan melalui dialog intensif, refleksi pengalaman, serta pemberian rekomendasi strategis yang kontekstual dengan dinamika organisasi Karang Taruna </w:t>
      </w:r>
      <w:r w:rsidR="00AF401C">
        <w:rPr>
          <w:rFonts w:ascii="Roboto Condensed" w:hAnsi="Roboto Condensed"/>
        </w:rPr>
        <w:t>XYZ</w:t>
      </w:r>
      <w:r w:rsidR="000009D6" w:rsidRPr="00AC4178">
        <w:rPr>
          <w:rFonts w:ascii="Roboto Condensed" w:hAnsi="Roboto Condensed"/>
        </w:rPr>
        <w:t>.</w:t>
      </w:r>
      <w:r>
        <w:rPr>
          <w:rFonts w:ascii="Roboto Condensed" w:hAnsi="Roboto Condensed"/>
        </w:rPr>
        <w:t xml:space="preserve"> </w:t>
      </w:r>
      <w:r w:rsidR="000009D6" w:rsidRPr="00AC4178">
        <w:rPr>
          <w:rFonts w:ascii="Roboto Condensed" w:hAnsi="Roboto Condensed"/>
        </w:rPr>
        <w:t xml:space="preserve">Tahap awal pendampingan difokuskan pada peningkatan kesadaran mengenai pentingnya peran keteladanan dalam organisasi kepemudaan. Ketua Karang Taruna </w:t>
      </w:r>
      <w:r w:rsidR="00AF401C">
        <w:rPr>
          <w:rFonts w:ascii="Roboto Condensed" w:hAnsi="Roboto Condensed"/>
        </w:rPr>
        <w:t>XYZ</w:t>
      </w:r>
      <w:r w:rsidR="000009D6" w:rsidRPr="00AC4178">
        <w:rPr>
          <w:rFonts w:ascii="Roboto Condensed" w:hAnsi="Roboto Condensed"/>
        </w:rPr>
        <w:t xml:space="preserve"> didorong untuk merefleksikan kembali posisinya sebagai pemimpin, bukan hanya sebagai koordinator administratif, tetapi sebagai figur sentral yang perilakunya diamati dan ditiru oleh pengurus lain. Kesadaran ini menjadi fondasi awal bagi perubahan perilaku kepemimpinan yang lebih berorientasi pada keteladanan</w:t>
      </w:r>
      <w:r w:rsidR="000009D6" w:rsidRPr="00EF002E">
        <w:rPr>
          <w:rFonts w:ascii="Roboto Condensed" w:hAnsi="Roboto Condensed"/>
        </w:rPr>
        <w:t>.</w:t>
      </w:r>
      <w:r w:rsidRPr="00EF002E">
        <w:rPr>
          <w:rFonts w:ascii="Roboto Condensed" w:hAnsi="Roboto Condensed"/>
        </w:rPr>
        <w:t xml:space="preserve"> </w:t>
      </w:r>
      <w:r w:rsidR="000009D6" w:rsidRPr="00EF002E">
        <w:rPr>
          <w:rFonts w:ascii="Roboto Condensed" w:hAnsi="Roboto Condensed"/>
        </w:rPr>
        <w:t>Dalam tahap ini, ia mulai memahami bahwa rendahnya partisipasi pengurus tidak semata-mata disebabkan oleh faktor eksternal atau karakter anggota, tetapi juga berkaitan dengan gaya kepemimpinan yang belum sepenuhnya memberikan contoh konkret. Pemahaman ini sejalan dengan teori pembelajaran sosial yang menekankan bahwa perilaku individu dalam organisasi banyak dipengaruhi oleh observasi terhadap figur pemimpin.</w:t>
      </w:r>
    </w:p>
    <w:p w14:paraId="6749FA86" w14:textId="57B2B3CE" w:rsidR="000009D6" w:rsidRPr="00EF002E" w:rsidRDefault="000009D6" w:rsidP="00EF002E">
      <w:pPr>
        <w:pStyle w:val="SubPembahasan"/>
        <w:spacing w:after="160"/>
        <w:ind w:firstLine="567"/>
        <w:rPr>
          <w:b w:val="0"/>
          <w:bCs/>
          <w:sz w:val="22"/>
          <w:szCs w:val="22"/>
        </w:rPr>
      </w:pPr>
      <w:r w:rsidRPr="00EF002E">
        <w:rPr>
          <w:b w:val="0"/>
          <w:bCs/>
          <w:sz w:val="22"/>
          <w:szCs w:val="22"/>
        </w:rPr>
        <w:t>Keteladanan dalam Kehadiran dan Keterlibatan Langsung</w:t>
      </w:r>
      <w:r w:rsidR="00EF002E" w:rsidRPr="00EF002E">
        <w:rPr>
          <w:b w:val="0"/>
          <w:bCs/>
          <w:sz w:val="22"/>
          <w:szCs w:val="22"/>
        </w:rPr>
        <w:t xml:space="preserve">. </w:t>
      </w:r>
      <w:r w:rsidRPr="00EF002E">
        <w:rPr>
          <w:b w:val="0"/>
          <w:bCs/>
          <w:sz w:val="22"/>
          <w:szCs w:val="22"/>
        </w:rPr>
        <w:t xml:space="preserve">Salah satu bentuk nyata penerapan kepemimpinan keteladanan oleh Ketua Karang Taruna </w:t>
      </w:r>
      <w:r w:rsidR="00AF401C">
        <w:rPr>
          <w:b w:val="0"/>
          <w:bCs/>
          <w:sz w:val="22"/>
          <w:szCs w:val="22"/>
        </w:rPr>
        <w:t>XYZ</w:t>
      </w:r>
      <w:r w:rsidRPr="00EF002E">
        <w:rPr>
          <w:b w:val="0"/>
          <w:bCs/>
          <w:sz w:val="22"/>
          <w:szCs w:val="22"/>
        </w:rPr>
        <w:t xml:space="preserve"> adalah peningkatan intensitas kehadiran dan keterlibatan langsung dalam aktivitas organisasi. Sebelum pendampingan, aktivitas sekretariat Karang Taruna </w:t>
      </w:r>
      <w:r w:rsidR="00AF401C">
        <w:rPr>
          <w:b w:val="0"/>
          <w:bCs/>
          <w:sz w:val="22"/>
          <w:szCs w:val="22"/>
        </w:rPr>
        <w:t>XYZ</w:t>
      </w:r>
      <w:r w:rsidRPr="00EF002E">
        <w:rPr>
          <w:b w:val="0"/>
          <w:bCs/>
          <w:sz w:val="22"/>
          <w:szCs w:val="22"/>
        </w:rPr>
        <w:t xml:space="preserve"> cenderung pasif dan jarang digunakan sebagai ruang interaksi pengurus. Pasca pendampingan, Ketua Karang Taruna </w:t>
      </w:r>
      <w:r w:rsidR="00AF401C">
        <w:rPr>
          <w:b w:val="0"/>
          <w:bCs/>
          <w:sz w:val="22"/>
          <w:szCs w:val="22"/>
        </w:rPr>
        <w:t>XYZ</w:t>
      </w:r>
      <w:r w:rsidRPr="00EF002E">
        <w:rPr>
          <w:b w:val="0"/>
          <w:bCs/>
          <w:sz w:val="22"/>
          <w:szCs w:val="22"/>
        </w:rPr>
        <w:t xml:space="preserve"> mulai secara konsisten hadir di sekretariat dan menginisiasi kembali pertemuan-pertemuan informal dengan pengurus.</w:t>
      </w:r>
      <w:r w:rsidR="00EF002E">
        <w:rPr>
          <w:b w:val="0"/>
          <w:bCs/>
          <w:sz w:val="22"/>
          <w:szCs w:val="22"/>
        </w:rPr>
        <w:t xml:space="preserve"> </w:t>
      </w:r>
      <w:r w:rsidRPr="00EF002E">
        <w:rPr>
          <w:b w:val="0"/>
          <w:bCs/>
          <w:sz w:val="22"/>
          <w:szCs w:val="22"/>
        </w:rPr>
        <w:t xml:space="preserve">Kehadiran fisik pemimpin di ruang sekretariat memiliki makna simbolik yang kuat. Dalam organisasi berbasis komunitas, sekretariat bukan sekadar ruang administratif, tetapi juga menjadi pusat interaksi sosial dan pembentukan budaya organisasi. Dengan menunjukkan komitmen melalui kehadiran langsung, Ketua Karang Taruna </w:t>
      </w:r>
      <w:r w:rsidR="00AF401C">
        <w:rPr>
          <w:b w:val="0"/>
          <w:bCs/>
          <w:sz w:val="22"/>
          <w:szCs w:val="22"/>
        </w:rPr>
        <w:t>XYZ</w:t>
      </w:r>
      <w:r w:rsidRPr="00EF002E">
        <w:rPr>
          <w:b w:val="0"/>
          <w:bCs/>
          <w:sz w:val="22"/>
          <w:szCs w:val="22"/>
        </w:rPr>
        <w:t xml:space="preserve"> memberikan pesan implisit kepada pengurus bahwa organisasi merupakan prioritas yang layak diperjuangkan bersama.</w:t>
      </w:r>
    </w:p>
    <w:p w14:paraId="391B4096" w14:textId="4F46B094" w:rsidR="00EF002E" w:rsidRDefault="000009D6" w:rsidP="00EF002E">
      <w:pPr>
        <w:pStyle w:val="Contents"/>
        <w:spacing w:after="160"/>
        <w:contextualSpacing w:val="0"/>
      </w:pPr>
      <w:r w:rsidRPr="00AC4178">
        <w:t xml:space="preserve">Perilaku ini terbukti memberikan dampak positif terhadap dinamika organisasi. Beberapa pengurus yang sebelumnya jarang hadir mulai kembali datang ke sekretariat, terutama ketika melihat Ketua Karang Taruna </w:t>
      </w:r>
      <w:r w:rsidR="00AF401C">
        <w:t>XYZ</w:t>
      </w:r>
      <w:r w:rsidRPr="00AC4178">
        <w:t xml:space="preserve"> terlibat langsung dalam aktivitas organisasi. Hal ini menunjukkan bahwa keteladanan pemimpin dalam hal kehadiran mampu menjadi pemicu awal bagi kebangkitan partisipasi anggota.</w:t>
      </w:r>
    </w:p>
    <w:p w14:paraId="25590A20" w14:textId="638F011C" w:rsidR="000009D6" w:rsidRPr="00AC4178" w:rsidRDefault="00EF002E" w:rsidP="00EF002E">
      <w:pPr>
        <w:pStyle w:val="Contents"/>
        <w:spacing w:after="160"/>
        <w:contextualSpacing w:val="0"/>
      </w:pPr>
      <w:r w:rsidRPr="00EF002E">
        <w:t>Keteladanan dalam Kerja Nyata: Revitalisasi Program Podcast Studioly</w:t>
      </w:r>
      <w:r>
        <w:t xml:space="preserve">. </w:t>
      </w:r>
      <w:r w:rsidR="000009D6" w:rsidRPr="00AC4178">
        <w:t xml:space="preserve">Penerapan kepemimpinan keteladanan juga terlihat secara jelas dalam upaya revitalisasi program Podcast Studioly. Program ini sebelumnya telah memiliki konsep dan konten awal, namun mengalami stagnasi akibat menurunnya motivasi pengurus dan minimnya koordinasi. Pasca pendampingan, Ketua Karang Taruna </w:t>
      </w:r>
      <w:r w:rsidR="00AF401C">
        <w:t>XYZ</w:t>
      </w:r>
      <w:r w:rsidR="000009D6" w:rsidRPr="00AC4178">
        <w:t xml:space="preserve"> mengambil inisiatif untuk memprioritaskan kembali program ini sebagai sarana konsolidasi pengurus.</w:t>
      </w:r>
      <w:r>
        <w:t xml:space="preserve"> </w:t>
      </w:r>
      <w:r w:rsidR="000009D6" w:rsidRPr="00AC4178">
        <w:t xml:space="preserve">Alih-alih hanya memberikan instruksi kepada pengurus, Ketua Karang Taruna </w:t>
      </w:r>
      <w:r w:rsidR="00AF401C">
        <w:t>XYZ</w:t>
      </w:r>
      <w:r w:rsidR="000009D6" w:rsidRPr="00AC4178">
        <w:t xml:space="preserve"> memilih untuk terlibat langsung dalam proses teknis, mulai dari mengumpulkan pengurus, mendiskusikan konsep konten, hingga menemani proses editing video. Keterlibatan langsung ini menunjukkan bentuk keteladanan dalam kerja nyata, di mana pemimpin tidak memposisikan diri sebagai pengawas semata, tetapi sebagai bagian dari tim kerja.</w:t>
      </w:r>
    </w:p>
    <w:p w14:paraId="7F6F78F0" w14:textId="3487121B" w:rsidR="000009D6" w:rsidRDefault="000009D6" w:rsidP="00EF002E">
      <w:pPr>
        <w:pStyle w:val="Contents"/>
        <w:spacing w:after="160"/>
      </w:pPr>
      <w:r w:rsidRPr="00AC4178">
        <w:t xml:space="preserve">Salah satu momen penting dalam penerapan kepemimpinan keteladanan adalah ketika Ketua Karang Taruna </w:t>
      </w:r>
      <w:r w:rsidR="00AF401C">
        <w:t>XYZ</w:t>
      </w:r>
      <w:r w:rsidRPr="00AC4178">
        <w:t xml:space="preserve"> menemani salah satu pengurus dalam proses editing video yang sempat </w:t>
      </w:r>
      <w:r w:rsidRPr="00AC4178">
        <w:lastRenderedPageBreak/>
        <w:t xml:space="preserve">tertunda sejak beberapa bulan sebelumnya. Kehadiran dan dukungan langsung dari Ketua Karang Taruna </w:t>
      </w:r>
      <w:r w:rsidR="00AF401C">
        <w:t>XYZ</w:t>
      </w:r>
      <w:r w:rsidRPr="00AC4178">
        <w:t xml:space="preserve"> tidak hanya mempercepat penyelesaian pekerjaan, tetapi juga meningkatkan rasa percaya diri dan motivasi pengurus yang terlibat. Akhirnya, video podcast berhasil diselesaikan dan diunggah ke kanal YouTube Karang Taruna </w:t>
      </w:r>
      <w:r w:rsidR="00AF401C">
        <w:t>XYZ</w:t>
      </w:r>
      <w:r w:rsidRPr="00AC4178">
        <w:t>, menandai kembalinya aktivitas produktif organisasi.</w:t>
      </w:r>
    </w:p>
    <w:p w14:paraId="56171097" w14:textId="031154DF" w:rsidR="000009D6" w:rsidRPr="00EF002E" w:rsidRDefault="00EF002E" w:rsidP="00EF002E">
      <w:pPr>
        <w:spacing w:line="276" w:lineRule="auto"/>
        <w:ind w:firstLine="567"/>
        <w:jc w:val="both"/>
        <w:rPr>
          <w:rFonts w:ascii="Roboto Condensed" w:hAnsi="Roboto Condensed"/>
        </w:rPr>
      </w:pPr>
      <w:r w:rsidRPr="00EF002E">
        <w:rPr>
          <w:rFonts w:ascii="Roboto Condensed" w:hAnsi="Roboto Condensed"/>
        </w:rPr>
        <w:t>Pendekatan Personal sebagai Bagian dari Keteladanan</w:t>
      </w:r>
      <w:r>
        <w:rPr>
          <w:rFonts w:ascii="Roboto Condensed" w:hAnsi="Roboto Condensed"/>
        </w:rPr>
        <w:t xml:space="preserve">. </w:t>
      </w:r>
      <w:r w:rsidR="000009D6" w:rsidRPr="00AC4178">
        <w:rPr>
          <w:rFonts w:ascii="Roboto Condensed" w:hAnsi="Roboto Condensed"/>
        </w:rPr>
        <w:t xml:space="preserve">Selain keterlibatan dalam kerja teknis, kepemimpinan keteladanan oleh Ketua Karang Taruna </w:t>
      </w:r>
      <w:r w:rsidR="00AF401C">
        <w:rPr>
          <w:rFonts w:ascii="Roboto Condensed" w:hAnsi="Roboto Condensed"/>
        </w:rPr>
        <w:t>XYZ</w:t>
      </w:r>
      <w:r w:rsidR="000009D6" w:rsidRPr="00AC4178">
        <w:rPr>
          <w:rFonts w:ascii="Roboto Condensed" w:hAnsi="Roboto Condensed"/>
        </w:rPr>
        <w:t xml:space="preserve"> juga diwujudkan melalui pendekatan personal kepada pengurus. Salah satu contoh signifikan adalah upaya Ketua Karang Taruna </w:t>
      </w:r>
      <w:r w:rsidR="00AF401C">
        <w:rPr>
          <w:rFonts w:ascii="Roboto Condensed" w:hAnsi="Roboto Condensed"/>
        </w:rPr>
        <w:t>XYZ</w:t>
      </w:r>
      <w:r w:rsidR="000009D6" w:rsidRPr="00AC4178">
        <w:rPr>
          <w:rFonts w:ascii="Roboto Condensed" w:hAnsi="Roboto Condensed"/>
        </w:rPr>
        <w:t xml:space="preserve"> dalam menghubungi kembali pengurus yang sebelumnya sangat aktif, namun kemudian pasif akibat kesibukan lain. Pendekatan dilakukan secara personal melalui komunikasi langsung dan dialog di sekretariat.</w:t>
      </w:r>
      <w:r>
        <w:rPr>
          <w:rFonts w:ascii="Roboto Condensed" w:hAnsi="Roboto Condensed"/>
        </w:rPr>
        <w:t xml:space="preserve"> </w:t>
      </w:r>
      <w:r w:rsidR="000009D6" w:rsidRPr="00AC4178">
        <w:rPr>
          <w:rFonts w:ascii="Roboto Condensed" w:hAnsi="Roboto Condensed"/>
        </w:rPr>
        <w:t xml:space="preserve">Pendekatan personal ini mencerminkan dimensi empatik dalam kepemimpinan keteladanan. Pemimpin tidak hanya menuntut komitmen, tetapi juga berusaha memahami kondisi dan keterbatasan anggota. Melalui dialog yang terbuka, Ketua Karang Taruna </w:t>
      </w:r>
      <w:r w:rsidR="00AF401C">
        <w:rPr>
          <w:rFonts w:ascii="Roboto Condensed" w:hAnsi="Roboto Condensed"/>
        </w:rPr>
        <w:t>XYZ</w:t>
      </w:r>
      <w:r w:rsidR="000009D6" w:rsidRPr="00AC4178">
        <w:rPr>
          <w:rFonts w:ascii="Roboto Condensed" w:hAnsi="Roboto Condensed"/>
        </w:rPr>
        <w:t xml:space="preserve"> berhasil membangun kembali kepercayaan dan kesediaan pengurus untuk terlibat aktif, termasuk dalam perencanaan produksi podcast berikutnya.</w:t>
      </w:r>
      <w:r>
        <w:rPr>
          <w:rFonts w:ascii="Roboto Condensed" w:hAnsi="Roboto Condensed"/>
        </w:rPr>
        <w:t xml:space="preserve"> </w:t>
      </w:r>
      <w:r w:rsidR="000009D6" w:rsidRPr="00EF002E">
        <w:rPr>
          <w:rFonts w:ascii="Roboto Condensed" w:hAnsi="Roboto Condensed"/>
        </w:rPr>
        <w:t>Dalam perspektif kepemimpinan sosial, pendekatan personal semacam ini memperkuat ikatan emosional dan komitmen afektif anggota terhadap organisasi. Keteladanan pemimpin tidak hanya ditunjukkan melalui kerja keras, tetapi juga melalui sikap menghargai dan memperhatikan anggota sebagai individu</w:t>
      </w:r>
      <w:r w:rsidR="000009D6" w:rsidRPr="00AC4178">
        <w:t>.</w:t>
      </w:r>
    </w:p>
    <w:p w14:paraId="7C06E57D" w14:textId="32388F7E" w:rsidR="005755F8" w:rsidRPr="00523CD0" w:rsidRDefault="00EF002E" w:rsidP="00CB2C36">
      <w:pPr>
        <w:spacing w:line="276" w:lineRule="auto"/>
        <w:ind w:firstLine="567"/>
        <w:jc w:val="both"/>
        <w:rPr>
          <w:rFonts w:ascii="Roboto Condensed" w:hAnsi="Roboto Condensed"/>
        </w:rPr>
      </w:pPr>
      <w:r w:rsidRPr="00EF002E">
        <w:rPr>
          <w:rFonts w:ascii="Roboto Condensed" w:hAnsi="Roboto Condensed"/>
        </w:rPr>
        <w:t>Perubahan Dinamika Organisasi Pasca Penerapan Keteladanan</w:t>
      </w:r>
      <w:r>
        <w:rPr>
          <w:rFonts w:ascii="Roboto Condensed" w:hAnsi="Roboto Condensed"/>
        </w:rPr>
        <w:t xml:space="preserve">. </w:t>
      </w:r>
      <w:r w:rsidR="005755F8" w:rsidRPr="00523CD0">
        <w:rPr>
          <w:rFonts w:ascii="Roboto Condensed" w:hAnsi="Roboto Condensed"/>
        </w:rPr>
        <w:t xml:space="preserve">Penerapan kepemimpinan keteladanan oleh Ketua Karang Taruna </w:t>
      </w:r>
      <w:r w:rsidR="00AF401C">
        <w:rPr>
          <w:rFonts w:ascii="Roboto Condensed" w:hAnsi="Roboto Condensed"/>
        </w:rPr>
        <w:t>XYZ</w:t>
      </w:r>
      <w:r w:rsidR="005755F8" w:rsidRPr="00523CD0">
        <w:rPr>
          <w:rFonts w:ascii="Roboto Condensed" w:hAnsi="Roboto Condensed"/>
        </w:rPr>
        <w:t xml:space="preserve"> membawa perubahan nyata dalam dinamika organisasi. Sekretariat yang sebelumnya pasif mulai kembali hidup dengan aktivitas produktif. Pengurus yang semula pasif menunjukkan peningkatan keterlibatan, meskipun dengan tingkat yang bervariasi. Yang terpenting, organisasi mulai menunjukkan tanda-tanda keberlanjutan program, khususnya dalam produksi konten podcast.</w:t>
      </w:r>
    </w:p>
    <w:p w14:paraId="30B6EF5B" w14:textId="09F02B2A" w:rsidR="000009D6" w:rsidRPr="00EF002E" w:rsidRDefault="005755F8" w:rsidP="00EF002E">
      <w:pPr>
        <w:spacing w:line="276" w:lineRule="auto"/>
        <w:ind w:firstLine="567"/>
        <w:jc w:val="both"/>
        <w:rPr>
          <w:rFonts w:ascii="Roboto Condensed" w:hAnsi="Roboto Condensed"/>
        </w:rPr>
      </w:pPr>
      <w:r w:rsidRPr="00523CD0">
        <w:rPr>
          <w:rFonts w:ascii="Roboto Condensed" w:hAnsi="Roboto Condensed"/>
        </w:rPr>
        <w:t xml:space="preserve">Perubahan ini tidak terjadi secara instan, tetapi melalui proses bertahap yang dipengaruhi oleh konsistensi perilaku pemimpin. Ketua Karang Taruna </w:t>
      </w:r>
      <w:r w:rsidR="00AF401C">
        <w:rPr>
          <w:rFonts w:ascii="Roboto Condensed" w:hAnsi="Roboto Condensed"/>
        </w:rPr>
        <w:t>XYZ</w:t>
      </w:r>
      <w:r w:rsidRPr="00523CD0">
        <w:rPr>
          <w:rFonts w:ascii="Roboto Condensed" w:hAnsi="Roboto Condensed"/>
        </w:rPr>
        <w:t xml:space="preserve"> tidak hanya menunjukkan keteladanan pada satu momentum tertentu, tetapi berupaya menjaga konsistensi keterlibatan dalam rentang waktu yang relatif panjang. Konsistensi ini menjadi faktor kunci dalam membangun kepercayaan pengurus terhadap kepemimpinan yang dijalankan.</w:t>
      </w:r>
      <w:r w:rsidR="00EF002E">
        <w:rPr>
          <w:rFonts w:ascii="Roboto Condensed" w:hAnsi="Roboto Condensed"/>
        </w:rPr>
        <w:t xml:space="preserve"> </w:t>
      </w:r>
      <w:r w:rsidRPr="00EF002E">
        <w:rPr>
          <w:rFonts w:ascii="Roboto Condensed" w:hAnsi="Roboto Condensed"/>
        </w:rPr>
        <w:t>Hasil monitoring pasca pendampingan menunjukkan bahwa pengurus mulai memiliki ekspektasi baru terhadap peran pemimpin, yaitu sebagai rekan kerja dan panutan, bukan sekadar pengambil keputusan. Hal ini sejalan dengan temuan studi kepemimpinan keteladanan yang menekankan pentingnya konsistensi dan kehadiran pemimpin dalam membangun budaya organisasi yang partisipatif.</w:t>
      </w:r>
    </w:p>
    <w:p w14:paraId="736CD4CE" w14:textId="77777777" w:rsidR="005755F8" w:rsidRDefault="005755F8" w:rsidP="005755F8">
      <w:pPr>
        <w:pStyle w:val="Contents"/>
      </w:pPr>
    </w:p>
    <w:p w14:paraId="1DB65A5B" w14:textId="0FF5F21B" w:rsidR="005755F8" w:rsidRPr="00EF002E" w:rsidRDefault="005755F8" w:rsidP="005755F8">
      <w:pPr>
        <w:pStyle w:val="SubPembahasan"/>
      </w:pPr>
      <w:r w:rsidRPr="00EF002E">
        <w:t>Analisis Penerapan Kepemimpinan Keteladanan dalam Konteks Sekretariat</w:t>
      </w:r>
    </w:p>
    <w:p w14:paraId="7DA912A9" w14:textId="72E6600E" w:rsidR="005755F8" w:rsidRPr="00523CD0" w:rsidRDefault="005755F8" w:rsidP="00CB2C36">
      <w:pPr>
        <w:spacing w:line="276" w:lineRule="auto"/>
        <w:ind w:firstLine="567"/>
        <w:jc w:val="both"/>
        <w:rPr>
          <w:rFonts w:ascii="Roboto Condensed" w:hAnsi="Roboto Condensed"/>
        </w:rPr>
      </w:pPr>
      <w:r w:rsidRPr="00523CD0">
        <w:rPr>
          <w:rFonts w:ascii="Roboto Condensed" w:hAnsi="Roboto Condensed"/>
        </w:rPr>
        <w:t xml:space="preserve">Temuan penting dari penerapan kepemimpinan keteladanan di Karang Taruna </w:t>
      </w:r>
      <w:r w:rsidR="00AF401C">
        <w:rPr>
          <w:rFonts w:ascii="Roboto Condensed" w:hAnsi="Roboto Condensed"/>
        </w:rPr>
        <w:t>XYZ</w:t>
      </w:r>
      <w:r w:rsidRPr="00523CD0">
        <w:rPr>
          <w:rFonts w:ascii="Roboto Condensed" w:hAnsi="Roboto Condensed"/>
        </w:rPr>
        <w:t xml:space="preserve"> adalah peran strategis sekretariat sebagai ruang praktik kepemimpinan. Kepemimpinan keteladanan tidak dijalankan dalam forum formal atau rapat resmi semata, tetapi justru banyak terwujud dalam interaksi informal di sekretariat. Dalam konteks ini, perilaku pemimpin menjadi sangat mudah diamati dan dinilai oleh pengurus.</w:t>
      </w:r>
    </w:p>
    <w:p w14:paraId="19D97114" w14:textId="180E6903" w:rsidR="00EF002E" w:rsidRDefault="005755F8" w:rsidP="00EF002E">
      <w:pPr>
        <w:spacing w:line="276" w:lineRule="auto"/>
        <w:ind w:firstLine="567"/>
        <w:jc w:val="both"/>
        <w:rPr>
          <w:rFonts w:ascii="Roboto Condensed" w:hAnsi="Roboto Condensed"/>
        </w:rPr>
      </w:pPr>
      <w:r w:rsidRPr="00523CD0">
        <w:rPr>
          <w:rFonts w:ascii="Roboto Condensed" w:hAnsi="Roboto Condensed"/>
        </w:rPr>
        <w:lastRenderedPageBreak/>
        <w:t>Kondisi ini menegaskan bahwa kepemimpinan keteladanan dalam organisasi kepemudaan berbasis komunitas menuntut konsistensi perilaku pemimpin di berbagai situasi, baik formal maupun informal. Pemimpin tidak dapat bersikap inkonsisten antara ucapan dan tindakan, karena inkonsistensi tersebut akan dengan cepat terdeteksi oleh anggota dan berpotensi menurunkan legitimasi kepemimpinan.</w:t>
      </w:r>
      <w:r w:rsidR="00EF002E">
        <w:rPr>
          <w:rFonts w:ascii="Roboto Condensed" w:hAnsi="Roboto Condensed"/>
        </w:rPr>
        <w:t xml:space="preserve"> </w:t>
      </w:r>
      <w:r w:rsidRPr="00EF002E">
        <w:rPr>
          <w:rFonts w:ascii="Roboto Condensed" w:hAnsi="Roboto Condensed"/>
        </w:rPr>
        <w:t xml:space="preserve">Dengan demikian, penerapan kepemimpinan keteladanan oleh Ketua Karang Taruna </w:t>
      </w:r>
      <w:r w:rsidR="00AF401C">
        <w:rPr>
          <w:rFonts w:ascii="Roboto Condensed" w:hAnsi="Roboto Condensed"/>
        </w:rPr>
        <w:t>XYZ</w:t>
      </w:r>
      <w:r w:rsidRPr="00EF002E">
        <w:rPr>
          <w:rFonts w:ascii="Roboto Condensed" w:hAnsi="Roboto Condensed"/>
        </w:rPr>
        <w:t xml:space="preserve"> dapat dipahami sebagai proses pembelajaran sosial yang berlangsung secara terus-menerus di ruang sekretariat. Pemimpin belajar menjadi teladan, sementara anggota belajar melalui observasi dan pengalaman langsung bekerja bersama pemimpin.</w:t>
      </w:r>
    </w:p>
    <w:p w14:paraId="6265F234" w14:textId="43F7C218" w:rsidR="005755F8" w:rsidRPr="00EF002E" w:rsidRDefault="00EF002E" w:rsidP="00EF002E">
      <w:pPr>
        <w:spacing w:line="276" w:lineRule="auto"/>
        <w:ind w:firstLine="567"/>
        <w:jc w:val="both"/>
        <w:rPr>
          <w:rFonts w:ascii="Roboto Condensed" w:hAnsi="Roboto Condensed"/>
        </w:rPr>
      </w:pPr>
      <w:r w:rsidRPr="00EF002E">
        <w:rPr>
          <w:rFonts w:ascii="Roboto Condensed" w:hAnsi="Roboto Condensed"/>
        </w:rPr>
        <w:t xml:space="preserve">Sintesis </w:t>
      </w:r>
      <w:r>
        <w:rPr>
          <w:rFonts w:ascii="Roboto Condensed" w:hAnsi="Roboto Condensed"/>
        </w:rPr>
        <w:t>e</w:t>
      </w:r>
      <w:r w:rsidRPr="00EF002E">
        <w:rPr>
          <w:rFonts w:ascii="Roboto Condensed" w:hAnsi="Roboto Condensed"/>
        </w:rPr>
        <w:t>mpirik</w:t>
      </w:r>
      <w:r>
        <w:rPr>
          <w:rFonts w:ascii="Roboto Condensed" w:hAnsi="Roboto Condensed"/>
        </w:rPr>
        <w:t xml:space="preserve"> s</w:t>
      </w:r>
      <w:r w:rsidR="005755F8" w:rsidRPr="00523CD0">
        <w:rPr>
          <w:rFonts w:ascii="Roboto Condensed" w:hAnsi="Roboto Condensed"/>
        </w:rPr>
        <w:t xml:space="preserve">ecara keseluruhan, penerapan kepemimpinan keteladanan oleh Ketua Karang Taruna </w:t>
      </w:r>
      <w:r w:rsidR="00AF401C">
        <w:rPr>
          <w:rFonts w:ascii="Roboto Condensed" w:hAnsi="Roboto Condensed"/>
        </w:rPr>
        <w:t>XYZ</w:t>
      </w:r>
      <w:r w:rsidR="005755F8" w:rsidRPr="00523CD0">
        <w:rPr>
          <w:rFonts w:ascii="Roboto Condensed" w:hAnsi="Roboto Condensed"/>
        </w:rPr>
        <w:t xml:space="preserve"> menunjukkan bahwa perubahan perilaku kepemimpinan dapat menjadi katalisator bagi perubahan dinamika organisasi kepemudaan. Keteladanan dalam kehadiran, keterlibatan kerja nyata, pendekatan personal, dan konsistensi perilaku terbukti mampu meningkatkan motivasi dan partisipasi pengurus, meskipun dalam konteks organisasi yang menghadapi berbagai keterbatasan.</w:t>
      </w:r>
      <w:r>
        <w:rPr>
          <w:rFonts w:ascii="Roboto Condensed" w:hAnsi="Roboto Condensed"/>
        </w:rPr>
        <w:t xml:space="preserve"> </w:t>
      </w:r>
      <w:r w:rsidR="005755F8" w:rsidRPr="00EF002E">
        <w:rPr>
          <w:rFonts w:ascii="Roboto Condensed" w:hAnsi="Roboto Condensed"/>
        </w:rPr>
        <w:t>Temuan ini memperkuat argumentasi bahwa kepemimpinan keteladanan merupakan pendekatan yang relevan dan efektif untuk organisasi kepemudaan berbasis komunitas, khususnya yang bergantung pada partisipasi sukarela anggota. Penerapan kepemimpinan keteladanan tidak hanya berdampak pada keberhasilan program jangka pendek, tetapi juga berpotensi membentuk budaya organisasi yang lebih partisipatif dan berkelanjutan.</w:t>
      </w:r>
    </w:p>
    <w:p w14:paraId="37CA4A1F" w14:textId="77777777" w:rsidR="001C0D63" w:rsidRDefault="001C0D63" w:rsidP="00F8625D">
      <w:pPr>
        <w:spacing w:after="0" w:line="360" w:lineRule="auto"/>
        <w:jc w:val="both"/>
        <w:rPr>
          <w:rFonts w:ascii="Roboto Condensed" w:hAnsi="Roboto Condensed" w:cstheme="minorHAnsi"/>
          <w:iCs/>
          <w:lang w:val="id-ID" w:bidi="en-US"/>
        </w:rPr>
      </w:pPr>
    </w:p>
    <w:p w14:paraId="4AFABBC1" w14:textId="23D8C700" w:rsidR="00E151F6" w:rsidRPr="001B1C51" w:rsidRDefault="00E151F6" w:rsidP="00CF2187">
      <w:pPr>
        <w:pStyle w:val="Bab"/>
        <w:rPr>
          <w:lang w:val="id-ID"/>
        </w:rPr>
      </w:pPr>
      <w:r w:rsidRPr="001B1C51">
        <w:rPr>
          <w:lang w:val="id-ID"/>
        </w:rPr>
        <w:t>Simpulan</w:t>
      </w:r>
    </w:p>
    <w:p w14:paraId="2CE26191" w14:textId="6530CDFC" w:rsidR="005755F8" w:rsidRPr="00523CD0" w:rsidRDefault="005755F8" w:rsidP="005755F8">
      <w:pPr>
        <w:spacing w:line="276" w:lineRule="auto"/>
        <w:ind w:firstLine="426"/>
        <w:jc w:val="both"/>
        <w:rPr>
          <w:rFonts w:ascii="Roboto Condensed" w:hAnsi="Roboto Condensed"/>
        </w:rPr>
      </w:pPr>
      <w:r w:rsidRPr="00523CD0">
        <w:rPr>
          <w:rFonts w:ascii="Roboto Condensed" w:hAnsi="Roboto Condensed"/>
        </w:rPr>
        <w:t xml:space="preserve">Berdasarkan hasil pelaksanaan program pengabdian kepada masyarakat serta analisis yang telah dipaparkan dalam studi ini, dapat disimpulkan bahwa kepemimpinan keteladanan memiliki peran yang sangat strategis dalam menggerakkan organisasi kepemudaan berbasis komunitas, khususnya Karang Taruna Karang Taruna </w:t>
      </w:r>
      <w:r w:rsidR="00AF401C">
        <w:rPr>
          <w:rFonts w:ascii="Roboto Condensed" w:hAnsi="Roboto Condensed"/>
        </w:rPr>
        <w:t>XYZ</w:t>
      </w:r>
      <w:r w:rsidRPr="00523CD0">
        <w:rPr>
          <w:rFonts w:ascii="Roboto Condensed" w:hAnsi="Roboto Condensed"/>
        </w:rPr>
        <w:t xml:space="preserve"> di  Kota Surabaya.</w:t>
      </w:r>
    </w:p>
    <w:p w14:paraId="03C5C2C2" w14:textId="6EDB1599" w:rsidR="005755F8" w:rsidRPr="00523CD0" w:rsidRDefault="005755F8" w:rsidP="005755F8">
      <w:pPr>
        <w:spacing w:line="276" w:lineRule="auto"/>
        <w:ind w:firstLine="426"/>
        <w:jc w:val="both"/>
        <w:rPr>
          <w:rFonts w:ascii="Roboto Condensed" w:hAnsi="Roboto Condensed"/>
        </w:rPr>
      </w:pPr>
      <w:r w:rsidRPr="00523CD0">
        <w:rPr>
          <w:rFonts w:ascii="Roboto Condensed" w:hAnsi="Roboto Condensed"/>
        </w:rPr>
        <w:t xml:space="preserve">Kondisi awal Karang Taruna </w:t>
      </w:r>
      <w:r w:rsidR="00AF401C">
        <w:rPr>
          <w:rFonts w:ascii="Roboto Condensed" w:hAnsi="Roboto Condensed"/>
        </w:rPr>
        <w:t>XYZ</w:t>
      </w:r>
      <w:r w:rsidRPr="00523CD0">
        <w:rPr>
          <w:rFonts w:ascii="Roboto Condensed" w:hAnsi="Roboto Condensed"/>
        </w:rPr>
        <w:t xml:space="preserve"> menunjukkan dinamika organisasi yang relatif umum dijumpai pada organisasi kepemudaan yang masih berada pada fase awal pengembangan, yaitu rendahnya konsistensi partisipasi pengurus, fluktuasi motivasi, serta lemahnya komitmen organisasi. Meskipun struktur kepengurusan telah terbentuk secara formal, efektivitas kepemimpinan belum sepenuhnya terwujud dalam praktik, sehingga sejumlah program kerja mengalami stagnasi. Situasi ini menegaskan bahwa keberadaan struktur organisasi dan jabatan formal belum cukup untuk menjamin keberlangsungan dan produktivitas organisasi kepemudaan.</w:t>
      </w:r>
    </w:p>
    <w:p w14:paraId="54CD401A" w14:textId="3E01DCC1" w:rsidR="005755F8" w:rsidRPr="00523CD0" w:rsidRDefault="005755F8" w:rsidP="005755F8">
      <w:pPr>
        <w:spacing w:line="276" w:lineRule="auto"/>
        <w:ind w:firstLine="426"/>
        <w:jc w:val="both"/>
        <w:rPr>
          <w:rFonts w:ascii="Roboto Condensed" w:hAnsi="Roboto Condensed"/>
        </w:rPr>
      </w:pPr>
      <w:r w:rsidRPr="00523CD0">
        <w:rPr>
          <w:rFonts w:ascii="Roboto Condensed" w:hAnsi="Roboto Condensed"/>
        </w:rPr>
        <w:t xml:space="preserve">Melalui program pendampingan kepemimpinan keteladanan yang menjadi dasar studi ini, terlihat bahwa perubahan perilaku kepemimpinan di tingkat pimpinan organisasi mampu memberikan dampak signifikan terhadap dinamika organisasi secara keseluruhan. Ketua Karang Taruna </w:t>
      </w:r>
      <w:r w:rsidR="00AF401C">
        <w:rPr>
          <w:rFonts w:ascii="Roboto Condensed" w:hAnsi="Roboto Condensed"/>
        </w:rPr>
        <w:t>XYZ</w:t>
      </w:r>
      <w:r w:rsidRPr="00523CD0">
        <w:rPr>
          <w:rFonts w:ascii="Roboto Condensed" w:hAnsi="Roboto Condensed"/>
        </w:rPr>
        <w:t xml:space="preserve"> yang sebelumnya menghadapi kesulitan dalam menggerakkan pengurus, secara bertahap menunjukkan perubahan paradigma dan praktik kepemimpinan. Keteladanan diwujudkan melalui kehadiran yang konsisten di sekretariat, keterlibatan langsung dalam aktivitas organisasi, kesediaan bekerja bersama pengurus dalam program kerja, serta pendekatan personal yang empatik terhadap anggota.</w:t>
      </w:r>
    </w:p>
    <w:p w14:paraId="6121050D" w14:textId="77777777" w:rsidR="005755F8" w:rsidRPr="00523CD0" w:rsidRDefault="005755F8" w:rsidP="005755F8">
      <w:pPr>
        <w:spacing w:line="276" w:lineRule="auto"/>
        <w:ind w:firstLine="426"/>
        <w:jc w:val="both"/>
        <w:rPr>
          <w:rFonts w:ascii="Roboto Condensed" w:hAnsi="Roboto Condensed"/>
        </w:rPr>
      </w:pPr>
      <w:r w:rsidRPr="00523CD0">
        <w:rPr>
          <w:rFonts w:ascii="Roboto Condensed" w:hAnsi="Roboto Condensed"/>
        </w:rPr>
        <w:lastRenderedPageBreak/>
        <w:t>Penerapan kepemimpinan keteladanan tersebut terbukti mampu memicu peningkatan motivasi dan partisipasi pengurus, khususnya dalam menghidupkan kembali aktivitas sekretariat dan merevitalisasi program unggulan seperti Podcast Studioly. Perubahan ini menunjukkan bahwa dalam organisasi kepemudaan berbasis relawan, pengaruh pemimpin lebih efektif dibangun melalui contoh nyata dibandingkan melalui instruksi atau otoritas formal semata. Keteladanan pemimpin menjadi sumber legitimasi kepemimpinan yang mendorong munculnya kepercayaan, rasa memiliki, dan komitmen afektif anggota terhadap organisasi.</w:t>
      </w:r>
    </w:p>
    <w:p w14:paraId="4ACBBB3C" w14:textId="77777777" w:rsidR="005755F8" w:rsidRPr="00523CD0" w:rsidRDefault="005755F8" w:rsidP="005755F8">
      <w:pPr>
        <w:spacing w:line="276" w:lineRule="auto"/>
        <w:ind w:firstLine="426"/>
        <w:jc w:val="both"/>
        <w:rPr>
          <w:rFonts w:ascii="Roboto Condensed" w:hAnsi="Roboto Condensed"/>
        </w:rPr>
      </w:pPr>
      <w:r w:rsidRPr="00523CD0">
        <w:rPr>
          <w:rFonts w:ascii="Roboto Condensed" w:hAnsi="Roboto Condensed"/>
        </w:rPr>
        <w:t>Temuan penting lainnya adalah peran sekretariat sebagai ruang strategis dalam praktik kepemimpinan keteladanan. Interaksi informal yang terjadi di sekretariat memungkinkan anggota mengamati secara langsung konsistensi perilaku pemimpin dalam berbagai situasi. Hal ini menuntut pemimpin organisasi kepemudaan untuk menjaga keselarasan antara nilai, ucapan, dan tindakan, karena setiap inkonsistensi berpotensi melemahkan legitimasi kepemimpinan. Dengan demikian, kepemimpinan keteladanan dalam konteks organisasi kepemudaan tidak dapat dipahami sebagai aktivitas sesaat, melainkan sebagai proses berkelanjutan yang berlangsung dalam keseharian organisasi.</w:t>
      </w:r>
    </w:p>
    <w:p w14:paraId="04DABBC6" w14:textId="080547C0" w:rsidR="005755F8" w:rsidRPr="00523CD0" w:rsidRDefault="005755F8" w:rsidP="005755F8">
      <w:pPr>
        <w:spacing w:line="276" w:lineRule="auto"/>
        <w:ind w:firstLine="426"/>
        <w:jc w:val="both"/>
        <w:rPr>
          <w:rFonts w:ascii="Roboto Condensed" w:hAnsi="Roboto Condensed"/>
        </w:rPr>
      </w:pPr>
      <w:r w:rsidRPr="00523CD0">
        <w:rPr>
          <w:rFonts w:ascii="Roboto Condensed" w:hAnsi="Roboto Condensed"/>
        </w:rPr>
        <w:t>Secara teoretik, temuan studi ini memperkuat kajian kepemimpinan keteladanan dalam konteks organisasi sosial dan kepemudaan. Kepemimpinan keteladanan terbukti relevan untuk menjawab tantangan organisasi yang bergantung pada partisipasi sukarela anggota, di mana motivasi intrinsik dan ikatan emosional menjadi faktor kunci keberhasilan organisasi. Studi ini juga menunjukkan bahwa pendekatan kepemimpinan keteladanan dapat diintegrasikan secara efektif dalam program berbasis pendampingan, bukan hanya sebagai konsep normatif, tetapi sebagai praktik nyata yang dapat diobservasi dan dievaluasi.</w:t>
      </w:r>
    </w:p>
    <w:p w14:paraId="56625FA3" w14:textId="77777777" w:rsidR="005755F8" w:rsidRPr="00523CD0" w:rsidRDefault="005755F8" w:rsidP="005755F8">
      <w:pPr>
        <w:spacing w:line="276" w:lineRule="auto"/>
        <w:ind w:firstLine="426"/>
        <w:jc w:val="both"/>
        <w:rPr>
          <w:rFonts w:ascii="Roboto Condensed" w:hAnsi="Roboto Condensed"/>
        </w:rPr>
      </w:pPr>
      <w:r w:rsidRPr="00523CD0">
        <w:rPr>
          <w:rFonts w:ascii="Roboto Condensed" w:hAnsi="Roboto Condensed"/>
        </w:rPr>
        <w:t>Secara praktis, hasil studi ini memberikan implikasi bagi pengelola organisasi kepemudaan, pendamping masyarakat, dan pemangku kepentingan lokal. Penguatan organisasi kepemudaan tidak cukup dilakukan melalui pembentukan struktur, penyusunan program kerja, atau pemberian pelatihan teknis semata, tetapi perlu disertai upaya serius dalam membangun kepemimpinan yang berorientasi pada keteladanan. Pendampingan kepemimpinan keteladanan dapat dijadikan salah satu strategi pengembangan organisasi kepemudaan agar lebih adaptif, partisipatif, dan berkelanjutan.</w:t>
      </w:r>
    </w:p>
    <w:p w14:paraId="5990B4F1" w14:textId="4ED0634F" w:rsidR="00A22270" w:rsidRPr="00D43207" w:rsidRDefault="005755F8" w:rsidP="005755F8">
      <w:pPr>
        <w:spacing w:after="0" w:line="276" w:lineRule="auto"/>
        <w:ind w:firstLine="567"/>
        <w:jc w:val="both"/>
        <w:rPr>
          <w:rFonts w:ascii="Roboto Condensed" w:hAnsi="Roboto Condensed" w:cstheme="minorHAnsi"/>
        </w:rPr>
      </w:pPr>
      <w:r w:rsidRPr="00523CD0">
        <w:rPr>
          <w:rFonts w:ascii="Roboto Condensed" w:hAnsi="Roboto Condensed"/>
        </w:rPr>
        <w:t>Akhirnya, studi ini merekomendasikan agar studi selanjutnya dapat mengkaji kepemimpinan keteladanan dalam konteks organisasi kepemudaan yang lebih beragam, serta mengombinasikannya dengan pendekatan kuantitatif untuk mengukur dampak kepemimpinan keteladanan terhadap kinerja organisasi secara lebih luas. Dengan demikian, kajian kepemimpinan keteladanan tidak hanya berhenti pada tataran deskriptif, tetapi juga mampu memberikan kontribusi yang lebih komprehensif bagi pengembangan</w:t>
      </w:r>
      <w:r w:rsidR="00CF2187">
        <w:rPr>
          <w:rFonts w:ascii="Roboto Condensed" w:hAnsi="Roboto Condensed"/>
        </w:rPr>
        <w:tab/>
      </w:r>
      <w:r w:rsidRPr="00523CD0">
        <w:rPr>
          <w:rFonts w:ascii="Roboto Condensed" w:hAnsi="Roboto Condensed"/>
        </w:rPr>
        <w:t xml:space="preserve"> ilmu kepemimpinan dan pemberdayaan pemuda.</w:t>
      </w:r>
    </w:p>
    <w:p w14:paraId="7A441540" w14:textId="77777777" w:rsidR="00F72D99" w:rsidRDefault="00F72D99" w:rsidP="00A22270">
      <w:pPr>
        <w:spacing w:after="0" w:line="276" w:lineRule="auto"/>
        <w:rPr>
          <w:rFonts w:ascii="Roboto Condensed" w:hAnsi="Roboto Condensed" w:cstheme="minorHAnsi"/>
          <w:b/>
          <w:bCs/>
        </w:rPr>
      </w:pPr>
    </w:p>
    <w:p w14:paraId="30FF7843" w14:textId="77777777" w:rsidR="00B470C5" w:rsidRDefault="00B470C5" w:rsidP="00A22270">
      <w:pPr>
        <w:spacing w:after="0" w:line="276" w:lineRule="auto"/>
        <w:rPr>
          <w:rFonts w:ascii="Roboto Condensed" w:hAnsi="Roboto Condensed" w:cstheme="minorHAnsi"/>
          <w:b/>
          <w:bCs/>
        </w:rPr>
      </w:pPr>
    </w:p>
    <w:p w14:paraId="7153A0B0" w14:textId="77777777" w:rsidR="006E604F" w:rsidRDefault="006E604F" w:rsidP="00A22270">
      <w:pPr>
        <w:spacing w:after="0" w:line="276" w:lineRule="auto"/>
        <w:rPr>
          <w:rFonts w:ascii="Roboto Condensed" w:hAnsi="Roboto Condensed" w:cstheme="minorHAnsi"/>
          <w:b/>
          <w:bCs/>
        </w:rPr>
      </w:pPr>
    </w:p>
    <w:p w14:paraId="69238E57" w14:textId="77777777" w:rsidR="006E604F" w:rsidRDefault="006E604F" w:rsidP="00A22270">
      <w:pPr>
        <w:spacing w:after="0" w:line="276" w:lineRule="auto"/>
        <w:rPr>
          <w:rFonts w:ascii="Roboto Condensed" w:hAnsi="Roboto Condensed" w:cstheme="minorHAnsi"/>
          <w:b/>
          <w:bCs/>
        </w:rPr>
      </w:pPr>
    </w:p>
    <w:p w14:paraId="1416CABD" w14:textId="77777777" w:rsidR="00F53C27" w:rsidRDefault="00F53C27" w:rsidP="00A22270">
      <w:pPr>
        <w:spacing w:after="0" w:line="276" w:lineRule="auto"/>
        <w:rPr>
          <w:rFonts w:ascii="Roboto Condensed" w:hAnsi="Roboto Condensed" w:cstheme="minorHAnsi"/>
          <w:b/>
          <w:bCs/>
        </w:rPr>
      </w:pPr>
    </w:p>
    <w:sdt>
      <w:sdtPr>
        <w:id w:val="-1990237432"/>
        <w:docPartObj>
          <w:docPartGallery w:val="Bibliographies"/>
          <w:docPartUnique/>
        </w:docPartObj>
      </w:sdtPr>
      <w:sdtContent>
        <w:p w14:paraId="2E53821D" w14:textId="2CC22F50" w:rsidR="00B470C5" w:rsidRDefault="00B470C5" w:rsidP="00B470C5">
          <w:pPr>
            <w:pStyle w:val="Bab"/>
          </w:pPr>
          <w:r>
            <w:t>Bibliogra</w:t>
          </w:r>
          <w:r w:rsidR="00F53C27">
            <w:t>fi</w:t>
          </w:r>
        </w:p>
      </w:sdtContent>
    </w:sdt>
    <w:p w14:paraId="22755BEF" w14:textId="6846DA95"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Pr>
          <w:rFonts w:ascii="Roboto Condensed" w:hAnsi="Roboto Condensed" w:cstheme="minorHAnsi"/>
          <w:b/>
          <w:bCs/>
        </w:rPr>
        <w:fldChar w:fldCharType="begin" w:fldLock="1"/>
      </w:r>
      <w:r>
        <w:rPr>
          <w:rFonts w:ascii="Roboto Condensed" w:hAnsi="Roboto Condensed" w:cstheme="minorHAnsi"/>
          <w:b/>
          <w:bCs/>
        </w:rPr>
        <w:instrText xml:space="preserve">ADDIN Mendeley Bibliography CSL_BIBLIOGRAPHY </w:instrText>
      </w:r>
      <w:r>
        <w:rPr>
          <w:rFonts w:ascii="Roboto Condensed" w:hAnsi="Roboto Condensed" w:cstheme="minorHAnsi"/>
          <w:b/>
          <w:bCs/>
        </w:rPr>
        <w:fldChar w:fldCharType="separate"/>
      </w:r>
      <w:r w:rsidRPr="00B470C5">
        <w:rPr>
          <w:rFonts w:ascii="Roboto Condensed" w:hAnsi="Roboto Condensed" w:cs="Times New Roman"/>
          <w:noProof/>
        </w:rPr>
        <w:t xml:space="preserve">Aini, Anisah Nur. “Authentic Leadership Ketua Remaja Mushola.” </w:t>
      </w:r>
      <w:r w:rsidRPr="00B470C5">
        <w:rPr>
          <w:rFonts w:ascii="Roboto Condensed" w:hAnsi="Roboto Condensed" w:cs="Times New Roman"/>
          <w:i/>
          <w:iCs/>
          <w:noProof/>
        </w:rPr>
        <w:t>TANZHIM: Jurnal Dakwah Terprogram</w:t>
      </w:r>
      <w:r w:rsidRPr="00B470C5">
        <w:rPr>
          <w:rFonts w:ascii="Roboto Condensed" w:hAnsi="Roboto Condensed" w:cs="Times New Roman"/>
          <w:noProof/>
        </w:rPr>
        <w:t xml:space="preserve"> 1, no. 1 (2023): 23–40. https://doi.org/https://doi.org/10.55372/tanzhim.v1i1.9.</w:t>
      </w:r>
    </w:p>
    <w:p w14:paraId="0B54B2B3"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Bandura, Albert. </w:t>
      </w:r>
      <w:r w:rsidRPr="00B470C5">
        <w:rPr>
          <w:rFonts w:ascii="Roboto Condensed" w:hAnsi="Roboto Condensed" w:cs="Times New Roman"/>
          <w:i/>
          <w:iCs/>
          <w:noProof/>
        </w:rPr>
        <w:t>Social Learning Theory</w:t>
      </w:r>
      <w:r w:rsidRPr="00B470C5">
        <w:rPr>
          <w:rFonts w:ascii="Roboto Condensed" w:hAnsi="Roboto Condensed" w:cs="Times New Roman"/>
          <w:noProof/>
        </w:rPr>
        <w:t xml:space="preserve">. </w:t>
      </w:r>
      <w:r w:rsidRPr="00B470C5">
        <w:rPr>
          <w:rFonts w:ascii="Roboto Condensed" w:hAnsi="Roboto Condensed" w:cs="Times New Roman"/>
          <w:i/>
          <w:iCs/>
          <w:noProof/>
        </w:rPr>
        <w:t>General Learning Press</w:t>
      </w:r>
      <w:r w:rsidRPr="00B470C5">
        <w:rPr>
          <w:rFonts w:ascii="Roboto Condensed" w:hAnsi="Roboto Condensed" w:cs="Times New Roman"/>
          <w:noProof/>
        </w:rPr>
        <w:t>. New York: General Learning Press, 1971.</w:t>
      </w:r>
    </w:p>
    <w:p w14:paraId="4B582C75"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Benevene, Paula, Ilaria Buonomo, Martina Pansini, and Francesco D’anna. “Leadership and Volunteers’ Experiences in Nonprofit Organizations: A Systematic Literature Review.” </w:t>
      </w:r>
      <w:r w:rsidRPr="00B470C5">
        <w:rPr>
          <w:rFonts w:ascii="Roboto Condensed" w:hAnsi="Roboto Condensed" w:cs="Times New Roman"/>
          <w:i/>
          <w:iCs/>
          <w:noProof/>
        </w:rPr>
        <w:t>TPM - Testing, Psychometrics, Methodology in Applied Psychology</w:t>
      </w:r>
      <w:r w:rsidRPr="00B470C5">
        <w:rPr>
          <w:rFonts w:ascii="Roboto Condensed" w:hAnsi="Roboto Condensed" w:cs="Times New Roman"/>
          <w:noProof/>
        </w:rPr>
        <w:t xml:space="preserve"> 31, no. 4 (2024): 589–606. https://doi.org/10.4473/TPM31.4.10.</w:t>
      </w:r>
    </w:p>
    <w:p w14:paraId="10AE5D86"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Benevene, Paula, Ilaria Buonomo, and Michael West. “The Relationship Between Leadership Behaviors and Volunteer Commitment: The Role of Volunteer Satisfaction.” </w:t>
      </w:r>
      <w:r w:rsidRPr="00B470C5">
        <w:rPr>
          <w:rFonts w:ascii="Roboto Condensed" w:hAnsi="Roboto Condensed" w:cs="Times New Roman"/>
          <w:i/>
          <w:iCs/>
          <w:noProof/>
        </w:rPr>
        <w:t>Frontiers in Psychology</w:t>
      </w:r>
      <w:r w:rsidRPr="00B470C5">
        <w:rPr>
          <w:rFonts w:ascii="Roboto Condensed" w:hAnsi="Roboto Condensed" w:cs="Times New Roman"/>
          <w:noProof/>
        </w:rPr>
        <w:t xml:space="preserve"> 11, no. November (2020): 1–14. https://doi.org/10.3389/fpsyg.2020.602466.</w:t>
      </w:r>
    </w:p>
    <w:p w14:paraId="0C468911"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Chraimukh, Hameedah Ghjaer. “The Role of Exemplary Leadership Practices in Employee Passion at Work Through the Mediating Role of Health Supporting Leadership</w:t>
      </w:r>
      <w:r w:rsidRPr="00B470C5">
        <w:rPr>
          <w:rFonts w:ascii="Times New Roman" w:hAnsi="Times New Roman" w:cs="Times New Roman"/>
          <w:noProof/>
        </w:rPr>
        <w:t> </w:t>
      </w:r>
      <w:r w:rsidRPr="00B470C5">
        <w:rPr>
          <w:rFonts w:ascii="Roboto Condensed" w:hAnsi="Roboto Condensed" w:cs="Times New Roman"/>
          <w:noProof/>
        </w:rPr>
        <w:t>: Applied Study” 2, no. 12 (2025): 292–311.</w:t>
      </w:r>
    </w:p>
    <w:p w14:paraId="09050B2D"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Denzin, Norman K. “Triangulation,” 2015. https://doi.org/10.1002/9781405165518.wbeost050.pub2.</w:t>
      </w:r>
    </w:p>
    <w:p w14:paraId="218A6117"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Fadzilla, Mohamad Afrizal, and Heru Siswanto. “Peran Ketua Karang Taruna Dalam Meningkatkan Motivasi Anggota Karang Taruna Di Kelurahan Medokan Ayu Kecamatan Rungkut Surabaya.” </w:t>
      </w:r>
      <w:r w:rsidRPr="00B470C5">
        <w:rPr>
          <w:rFonts w:ascii="Roboto Condensed" w:hAnsi="Roboto Condensed" w:cs="Times New Roman"/>
          <w:i/>
          <w:iCs/>
          <w:noProof/>
        </w:rPr>
        <w:t>J+PLUS: Jurnal Mahasiswa Pendidikan Luar Sekolah</w:t>
      </w:r>
      <w:r w:rsidRPr="00B470C5">
        <w:rPr>
          <w:rFonts w:ascii="Roboto Condensed" w:hAnsi="Roboto Condensed" w:cs="Times New Roman"/>
          <w:noProof/>
        </w:rPr>
        <w:t>, 2023.</w:t>
      </w:r>
    </w:p>
    <w:p w14:paraId="54BB7B7B"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Falaq, Maslakhul, and Moh. Sa’diyin. “Peran Karang Taruna Dalam Pembinaan Generasi Muda Menurut Peraturan Menteri Sosial Nomor 23 Tahun 2013.” </w:t>
      </w:r>
      <w:r w:rsidRPr="00B470C5">
        <w:rPr>
          <w:rFonts w:ascii="Roboto Condensed" w:hAnsi="Roboto Condensed" w:cs="Times New Roman"/>
          <w:i/>
          <w:iCs/>
          <w:noProof/>
        </w:rPr>
        <w:t>JOSh: Journal of Sharia</w:t>
      </w:r>
      <w:r w:rsidRPr="00B470C5">
        <w:rPr>
          <w:rFonts w:ascii="Roboto Condensed" w:hAnsi="Roboto Condensed" w:cs="Times New Roman"/>
          <w:noProof/>
        </w:rPr>
        <w:t xml:space="preserve"> 2, no. 1 (2023): 4450. https://doi.org/10.1080/14631379108427673.</w:t>
      </w:r>
    </w:p>
    <w:p w14:paraId="377D0C81"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Fatwa, Bagya Husna, and Rasid Rasid. “Peran Karang Taruna Dalam Pemberdayaan Masyarakat Melalui Pendampingan Umkm (Studi Kasus Karang Taruna Mahakarya Desa Sukamaju Sukabumi.” </w:t>
      </w:r>
      <w:r w:rsidRPr="00B470C5">
        <w:rPr>
          <w:rFonts w:ascii="Roboto Condensed" w:hAnsi="Roboto Condensed" w:cs="Times New Roman"/>
          <w:i/>
          <w:iCs/>
          <w:noProof/>
        </w:rPr>
        <w:t>Jurnal Kommunity Online</w:t>
      </w:r>
      <w:r w:rsidRPr="00B470C5">
        <w:rPr>
          <w:rFonts w:ascii="Roboto Condensed" w:hAnsi="Roboto Condensed" w:cs="Times New Roman"/>
          <w:noProof/>
        </w:rPr>
        <w:t>, 2023. https://doi.org/10.15408/jko.v3i1.30921.</w:t>
      </w:r>
    </w:p>
    <w:p w14:paraId="53557D24"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James M. Kouzes, and Barry Z. Posner. “Leadership The Challenge.” Jakarta: Erlangga, 2004.</w:t>
      </w:r>
    </w:p>
    <w:p w14:paraId="11AEA479"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Kemmis, Stephen, Robin Mctaggart, Myles Horton, and Robert Chambers. “Participatory Action Research: Communicative Action and The Public Sphere,” 2015.</w:t>
      </w:r>
    </w:p>
    <w:p w14:paraId="73E879FD"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Khalip, and Noraazian. “A Three-Component Conceptualization of Organizational Commitment.” </w:t>
      </w:r>
      <w:r w:rsidRPr="00B470C5">
        <w:rPr>
          <w:rFonts w:ascii="Roboto Condensed" w:hAnsi="Roboto Condensed" w:cs="Times New Roman"/>
          <w:i/>
          <w:iCs/>
          <w:noProof/>
        </w:rPr>
        <w:t>International Journal of Academic Research in Business and Social Sciences</w:t>
      </w:r>
      <w:r w:rsidRPr="00B470C5">
        <w:rPr>
          <w:rFonts w:ascii="Roboto Condensed" w:hAnsi="Roboto Condensed" w:cs="Times New Roman"/>
          <w:noProof/>
        </w:rPr>
        <w:t xml:space="preserve"> 6, no. 12 (2016): 16–23. https://doi.org/10.6007/ijarbss/v6-i12/2464.</w:t>
      </w:r>
    </w:p>
    <w:p w14:paraId="389CDC6A"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Kouzes, James M., and Barry Z. Posner. </w:t>
      </w:r>
      <w:r w:rsidRPr="00B470C5">
        <w:rPr>
          <w:rFonts w:ascii="Roboto Condensed" w:hAnsi="Roboto Condensed" w:cs="Times New Roman"/>
          <w:i/>
          <w:iCs/>
          <w:noProof/>
        </w:rPr>
        <w:t>The Leadership Challenge</w:t>
      </w:r>
      <w:r w:rsidRPr="00B470C5">
        <w:rPr>
          <w:rFonts w:ascii="Roboto Condensed" w:hAnsi="Roboto Condensed" w:cs="Times New Roman"/>
          <w:noProof/>
        </w:rPr>
        <w:t xml:space="preserve">. </w:t>
      </w:r>
      <w:r w:rsidRPr="00B470C5">
        <w:rPr>
          <w:rFonts w:ascii="Roboto Condensed" w:hAnsi="Roboto Condensed" w:cs="Times New Roman"/>
          <w:i/>
          <w:iCs/>
          <w:noProof/>
        </w:rPr>
        <w:t>John Wiley &amp; Sons, Inc</w:t>
      </w:r>
      <w:r w:rsidRPr="00B470C5">
        <w:rPr>
          <w:rFonts w:ascii="Roboto Condensed" w:hAnsi="Roboto Condensed" w:cs="Times New Roman"/>
          <w:noProof/>
        </w:rPr>
        <w:t>. John Wiley &amp; Sons, Inc, 2017. https://doi.org/10.1057/9781137488145_3.</w:t>
      </w:r>
    </w:p>
    <w:p w14:paraId="74C0B1EF"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Kristanto, Heru. “Transformational Leadership and Affective Commitment: Individual Organizational Learning and Motivation as Mediator.” </w:t>
      </w:r>
      <w:r w:rsidRPr="00B470C5">
        <w:rPr>
          <w:rFonts w:ascii="Roboto Condensed" w:hAnsi="Roboto Condensed" w:cs="Times New Roman"/>
          <w:i/>
          <w:iCs/>
          <w:noProof/>
        </w:rPr>
        <w:t>Matrik</w:t>
      </w:r>
      <w:r w:rsidRPr="00B470C5">
        <w:rPr>
          <w:rFonts w:ascii="Times New Roman" w:hAnsi="Times New Roman" w:cs="Times New Roman"/>
          <w:i/>
          <w:iCs/>
          <w:noProof/>
        </w:rPr>
        <w:t> </w:t>
      </w:r>
      <w:r w:rsidRPr="00B470C5">
        <w:rPr>
          <w:rFonts w:ascii="Roboto Condensed" w:hAnsi="Roboto Condensed" w:cs="Times New Roman"/>
          <w:i/>
          <w:iCs/>
          <w:noProof/>
        </w:rPr>
        <w:t>: Jurnal Manajemen, Strategi Bisnis Dan Kewirausahaan</w:t>
      </w:r>
      <w:r w:rsidRPr="00B470C5">
        <w:rPr>
          <w:rFonts w:ascii="Roboto Condensed" w:hAnsi="Roboto Condensed" w:cs="Times New Roman"/>
          <w:noProof/>
        </w:rPr>
        <w:t>, no. 1999 (2022): 241. https://doi.org/10.24843/matrik:jmbk.2022.v16.i02.p05.</w:t>
      </w:r>
    </w:p>
    <w:p w14:paraId="1F771F74"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Lauli, Aftesia Labira, Mila Agustin, Yashinta Zahra Alfitri, Teki Prasetyo, Sulaksono, and Ana Mentari. “Peran Organisasi Kepemudaan Sebagai Wadah Generasi Muda: Studi Kasus Garuda Keadilan Bandar Lampung.” </w:t>
      </w:r>
      <w:r w:rsidRPr="00B470C5">
        <w:rPr>
          <w:rFonts w:ascii="Roboto Condensed" w:hAnsi="Roboto Condensed" w:cs="Times New Roman"/>
          <w:i/>
          <w:iCs/>
          <w:noProof/>
        </w:rPr>
        <w:t>Jurnal Pendidikan Dan Kewarganegara Indonesia</w:t>
      </w:r>
      <w:r w:rsidRPr="00B470C5">
        <w:rPr>
          <w:rFonts w:ascii="Roboto Condensed" w:hAnsi="Roboto Condensed" w:cs="Times New Roman"/>
          <w:noProof/>
        </w:rPr>
        <w:t xml:space="preserve"> 2, no. 2 (2025): 187–98. https://doi.org/https://doi.org/10.61132/jupenkei.v2i2.369 Available.</w:t>
      </w:r>
    </w:p>
    <w:p w14:paraId="37FE61E9"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Miles, Matthew B., A. Michael Huberman, and Johnny Saldana. </w:t>
      </w:r>
      <w:r w:rsidRPr="00B470C5">
        <w:rPr>
          <w:rFonts w:ascii="Roboto Condensed" w:hAnsi="Roboto Condensed" w:cs="Times New Roman"/>
          <w:i/>
          <w:iCs/>
          <w:noProof/>
        </w:rPr>
        <w:t>Qualitative Data Analysis: A Method Sourcebook</w:t>
      </w:r>
      <w:r w:rsidRPr="00B470C5">
        <w:rPr>
          <w:rFonts w:ascii="Roboto Condensed" w:hAnsi="Roboto Condensed" w:cs="Times New Roman"/>
          <w:noProof/>
        </w:rPr>
        <w:t>. London: SAGE Publication Asia-Pasific, 1994.</w:t>
      </w:r>
    </w:p>
    <w:p w14:paraId="34FEE709"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Mohd Shukree, Anis Suriany Che, Mohd Mursyid Arshad, Ismi Arif Ismail, and Siti Noormi Alias. “Organization Development and Sustainability in Youth Organization.” </w:t>
      </w:r>
      <w:r w:rsidRPr="00B470C5">
        <w:rPr>
          <w:rFonts w:ascii="Roboto Condensed" w:hAnsi="Roboto Condensed" w:cs="Times New Roman"/>
          <w:i/>
          <w:iCs/>
          <w:noProof/>
        </w:rPr>
        <w:t>International Journal of Academic Research in Business and Social Sciences</w:t>
      </w:r>
      <w:r w:rsidRPr="00B470C5">
        <w:rPr>
          <w:rFonts w:ascii="Roboto Condensed" w:hAnsi="Roboto Condensed" w:cs="Times New Roman"/>
          <w:noProof/>
        </w:rPr>
        <w:t xml:space="preserve"> 13, no. 14 (2023): 135–49. https://doi.org/10.6007/ijarbss/v13-i14/18354.</w:t>
      </w:r>
    </w:p>
    <w:p w14:paraId="31F2115F"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Northouse, Peter G. </w:t>
      </w:r>
      <w:r w:rsidRPr="00B470C5">
        <w:rPr>
          <w:rFonts w:ascii="Roboto Condensed" w:hAnsi="Roboto Condensed" w:cs="Times New Roman"/>
          <w:i/>
          <w:iCs/>
          <w:noProof/>
        </w:rPr>
        <w:t>Leadership: Theory and Practice</w:t>
      </w:r>
      <w:r w:rsidRPr="00B470C5">
        <w:rPr>
          <w:rFonts w:ascii="Roboto Condensed" w:hAnsi="Roboto Condensed" w:cs="Times New Roman"/>
          <w:noProof/>
        </w:rPr>
        <w:t xml:space="preserve">. </w:t>
      </w:r>
      <w:r w:rsidRPr="00B470C5">
        <w:rPr>
          <w:rFonts w:ascii="Roboto Condensed" w:hAnsi="Roboto Condensed" w:cs="Times New Roman"/>
          <w:i/>
          <w:iCs/>
          <w:noProof/>
        </w:rPr>
        <w:t>The Journal of Academic Librarianship</w:t>
      </w:r>
      <w:r w:rsidRPr="00B470C5">
        <w:rPr>
          <w:rFonts w:ascii="Roboto Condensed" w:hAnsi="Roboto Condensed" w:cs="Times New Roman"/>
          <w:noProof/>
        </w:rPr>
        <w:t xml:space="preserve">. Vol. </w:t>
      </w:r>
      <w:r w:rsidRPr="00B470C5">
        <w:rPr>
          <w:rFonts w:ascii="Roboto Condensed" w:hAnsi="Roboto Condensed" w:cs="Times New Roman"/>
          <w:noProof/>
        </w:rPr>
        <w:lastRenderedPageBreak/>
        <w:t>24. London: SAGE Publication Asia-Pasific, 2016.</w:t>
      </w:r>
    </w:p>
    <w:p w14:paraId="2E913FD5"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Patton, Michael Quinn. “Qualitative Research and Evaluation Methods (3rd Ed.).” </w:t>
      </w:r>
      <w:r w:rsidRPr="00B470C5">
        <w:rPr>
          <w:rFonts w:ascii="Roboto Condensed" w:hAnsi="Roboto Condensed" w:cs="Times New Roman"/>
          <w:i/>
          <w:iCs/>
          <w:noProof/>
        </w:rPr>
        <w:t>Sage Publication</w:t>
      </w:r>
      <w:r w:rsidRPr="00B470C5">
        <w:rPr>
          <w:rFonts w:ascii="Roboto Condensed" w:hAnsi="Roboto Condensed" w:cs="Times New Roman"/>
          <w:noProof/>
        </w:rPr>
        <w:t>. London: SAGE Publication Asia-Pasific, 2003. https://doi.org/10.1177/1035719X0300300213.</w:t>
      </w:r>
    </w:p>
    <w:p w14:paraId="154A8B73"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Pearce, Jone L. </w:t>
      </w:r>
      <w:r w:rsidRPr="00B470C5">
        <w:rPr>
          <w:rFonts w:ascii="Roboto Condensed" w:hAnsi="Roboto Condensed" w:cs="Times New Roman"/>
          <w:i/>
          <w:iCs/>
          <w:noProof/>
        </w:rPr>
        <w:t>Volunteers: The Organizational Behavior of Unpaid Workers</w:t>
      </w:r>
      <w:r w:rsidRPr="00B470C5">
        <w:rPr>
          <w:rFonts w:ascii="Roboto Condensed" w:hAnsi="Roboto Condensed" w:cs="Times New Roman"/>
          <w:noProof/>
        </w:rPr>
        <w:t>. London: Routledge, 1993.</w:t>
      </w:r>
    </w:p>
    <w:p w14:paraId="67D46FAD"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Peng, Shuyang, Yuguo Liao, and Rusi Sun. “The Influence of Transformational Leadership on Employees’ Affective Organizational Commitment in Public and Nonprofit Organizations: A Moderated Mediation Model.” </w:t>
      </w:r>
      <w:r w:rsidRPr="00B470C5">
        <w:rPr>
          <w:rFonts w:ascii="Roboto Condensed" w:hAnsi="Roboto Condensed" w:cs="Times New Roman"/>
          <w:i/>
          <w:iCs/>
          <w:noProof/>
        </w:rPr>
        <w:t>Public Personnel Management</w:t>
      </w:r>
      <w:r w:rsidRPr="00B470C5">
        <w:rPr>
          <w:rFonts w:ascii="Roboto Condensed" w:hAnsi="Roboto Condensed" w:cs="Times New Roman"/>
          <w:noProof/>
        </w:rPr>
        <w:t xml:space="preserve"> 49, no. 1 (2020): 29–56. https://doi.org/10.1177/0091026019835233.</w:t>
      </w:r>
    </w:p>
    <w:p w14:paraId="5BCD22D4" w14:textId="32CA4F9F" w:rsidR="00B470C5" w:rsidRPr="00B470C5" w:rsidRDefault="00F53C27"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Peraturan Menteri Sosial Republik Indonesia Nomor 9 Tahun 202</w:t>
      </w:r>
      <w:r w:rsidR="00B470C5" w:rsidRPr="00B470C5">
        <w:rPr>
          <w:rFonts w:ascii="Roboto Condensed" w:hAnsi="Roboto Condensed" w:cs="Times New Roman"/>
          <w:noProof/>
        </w:rPr>
        <w:t>5,” 2025, 1–13.</w:t>
      </w:r>
    </w:p>
    <w:p w14:paraId="67BDF6D4"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Savira Azizah. “Analisis_Gaya_Manajerial_Dan_Kepemimpinan_Ketua_Ka,” 2022.</w:t>
      </w:r>
    </w:p>
    <w:p w14:paraId="7DB31EB8"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Sawitri, Nurul, and Bagus Kisworo. “Partisipasi Pemuda Dalam Program Karang Taruna Desa.” </w:t>
      </w:r>
      <w:r w:rsidRPr="00B470C5">
        <w:rPr>
          <w:rFonts w:ascii="Roboto Condensed" w:hAnsi="Roboto Condensed" w:cs="Times New Roman"/>
          <w:i/>
          <w:iCs/>
          <w:noProof/>
        </w:rPr>
        <w:t>Journal of Non Formal Education and Community Empowerment</w:t>
      </w:r>
      <w:r w:rsidRPr="00B470C5">
        <w:rPr>
          <w:rFonts w:ascii="Roboto Condensed" w:hAnsi="Roboto Condensed" w:cs="Times New Roman"/>
          <w:noProof/>
        </w:rPr>
        <w:t xml:space="preserve"> 2, no. 2 (2013): 39–45.</w:t>
      </w:r>
    </w:p>
    <w:p w14:paraId="5BAE74C6"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Setiawan, Feri, Fibiani Adharira Prima, and Puput Aryani. “Strategi Pengembangan Organisasi Karang Taruna Melalui Pendekatan Teori Struktur Formal Dan Informal”.” </w:t>
      </w:r>
      <w:r w:rsidRPr="00B470C5">
        <w:rPr>
          <w:rFonts w:ascii="Roboto Condensed" w:hAnsi="Roboto Condensed" w:cs="Times New Roman"/>
          <w:i/>
          <w:iCs/>
          <w:noProof/>
        </w:rPr>
        <w:t>Jurnal Akademik Pengabdian Masyarakat</w:t>
      </w:r>
      <w:r w:rsidRPr="00B470C5">
        <w:rPr>
          <w:rFonts w:ascii="Roboto Condensed" w:hAnsi="Roboto Condensed" w:cs="Times New Roman"/>
          <w:noProof/>
        </w:rPr>
        <w:t xml:space="preserve"> 3, no. 4 (2025): 25–31. https://www.ejurnal.kampusakademik.co.id/index.php/japm/article/view/5047.</w:t>
      </w:r>
    </w:p>
    <w:p w14:paraId="4EC2BA8D"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Sutriyono, and Ahmad Hidayat. “Kepemimpinan Umar Bin Abdul Aziz Perspektif Teori Keteladanan Kauzes-Posner.” </w:t>
      </w:r>
      <w:r w:rsidRPr="00B470C5">
        <w:rPr>
          <w:rFonts w:ascii="Roboto Condensed" w:hAnsi="Roboto Condensed" w:cs="Times New Roman"/>
          <w:i/>
          <w:iCs/>
          <w:noProof/>
        </w:rPr>
        <w:t>Inteleksia (Jurnal Pengembangan Ilmu Dakwah)</w:t>
      </w:r>
      <w:r w:rsidRPr="00B470C5">
        <w:rPr>
          <w:rFonts w:ascii="Roboto Condensed" w:hAnsi="Roboto Condensed" w:cs="Times New Roman"/>
          <w:noProof/>
        </w:rPr>
        <w:t xml:space="preserve"> 05, no. 01 (2023): 47–68. https://doi.org/10.55372/inteleksiajpid.v5i1.259.</w:t>
      </w:r>
    </w:p>
    <w:p w14:paraId="1F7B9F46"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cs="Times New Roman"/>
          <w:noProof/>
        </w:rPr>
      </w:pPr>
      <w:r w:rsidRPr="00B470C5">
        <w:rPr>
          <w:rFonts w:ascii="Roboto Condensed" w:hAnsi="Roboto Condensed" w:cs="Times New Roman"/>
          <w:noProof/>
        </w:rPr>
        <w:t xml:space="preserve">Tsai, Amber C.Y., Toby Newstead, Gemma Lewis, and Swee Hoon Chuah. “Leading Volunteer Motivation: How Leader Behaviour Can Trigger and Fulfil Volunteers’ Motivations.” </w:t>
      </w:r>
      <w:r w:rsidRPr="00B470C5">
        <w:rPr>
          <w:rFonts w:ascii="Roboto Condensed" w:hAnsi="Roboto Condensed" w:cs="Times New Roman"/>
          <w:i/>
          <w:iCs/>
          <w:noProof/>
        </w:rPr>
        <w:t>Voluntas</w:t>
      </w:r>
      <w:r w:rsidRPr="00B470C5">
        <w:rPr>
          <w:rFonts w:ascii="Roboto Condensed" w:hAnsi="Roboto Condensed" w:cs="Times New Roman"/>
          <w:noProof/>
        </w:rPr>
        <w:t xml:space="preserve"> 35, no. 2 (2024): 266–76. https://doi.org/10.1007/s11266-023-00588-6.</w:t>
      </w:r>
    </w:p>
    <w:p w14:paraId="6499F10E" w14:textId="77777777" w:rsidR="00B470C5" w:rsidRPr="00B470C5" w:rsidRDefault="00B470C5" w:rsidP="00F53C27">
      <w:pPr>
        <w:widowControl w:val="0"/>
        <w:autoSpaceDE w:val="0"/>
        <w:autoSpaceDN w:val="0"/>
        <w:adjustRightInd w:val="0"/>
        <w:spacing w:after="0" w:line="240" w:lineRule="auto"/>
        <w:ind w:left="480" w:hanging="480"/>
        <w:jc w:val="both"/>
        <w:rPr>
          <w:rFonts w:ascii="Roboto Condensed" w:hAnsi="Roboto Condensed"/>
          <w:noProof/>
        </w:rPr>
      </w:pPr>
      <w:r w:rsidRPr="00B470C5">
        <w:rPr>
          <w:rFonts w:ascii="Roboto Condensed" w:hAnsi="Roboto Condensed" w:cs="Times New Roman"/>
          <w:noProof/>
        </w:rPr>
        <w:t xml:space="preserve">Walumbwa, Fred O., Bruce J. Avolio, William L. Gardner, Tara S. Wernsing, and Suzanne J. Peterson. “Authentic Leadership: Development and Validation of a Theory-Based Measure.” </w:t>
      </w:r>
      <w:r w:rsidRPr="00B470C5">
        <w:rPr>
          <w:rFonts w:ascii="Roboto Condensed" w:hAnsi="Roboto Condensed" w:cs="Times New Roman"/>
          <w:i/>
          <w:iCs/>
          <w:noProof/>
        </w:rPr>
        <w:t>Journal of Management</w:t>
      </w:r>
      <w:r w:rsidRPr="00B470C5">
        <w:rPr>
          <w:rFonts w:ascii="Roboto Condensed" w:hAnsi="Roboto Condensed" w:cs="Times New Roman"/>
          <w:noProof/>
        </w:rPr>
        <w:t xml:space="preserve"> 34, no. 1 (2008): 89–126. https://doi.org/10.1177/0149206307308913.</w:t>
      </w:r>
    </w:p>
    <w:p w14:paraId="7147C676" w14:textId="7EA0576D" w:rsidR="00B470C5" w:rsidRDefault="00B470C5" w:rsidP="00F53C27">
      <w:pPr>
        <w:spacing w:after="0" w:line="276" w:lineRule="auto"/>
        <w:jc w:val="both"/>
        <w:rPr>
          <w:rFonts w:ascii="Roboto Condensed" w:hAnsi="Roboto Condensed" w:cstheme="minorHAnsi"/>
          <w:b/>
          <w:bCs/>
        </w:rPr>
      </w:pPr>
      <w:r>
        <w:rPr>
          <w:rFonts w:ascii="Roboto Condensed" w:hAnsi="Roboto Condensed" w:cstheme="minorHAnsi"/>
          <w:b/>
          <w:bCs/>
        </w:rPr>
        <w:fldChar w:fldCharType="end"/>
      </w:r>
    </w:p>
    <w:sectPr w:rsidR="00B470C5" w:rsidSect="00CB2C36">
      <w:headerReference w:type="even" r:id="rId9"/>
      <w:headerReference w:type="default" r:id="rId10"/>
      <w:footerReference w:type="even" r:id="rId11"/>
      <w:footerReference w:type="default" r:id="rId12"/>
      <w:headerReference w:type="first" r:id="rId13"/>
      <w:footerReference w:type="first" r:id="rId14"/>
      <w:pgSz w:w="11909" w:h="16834" w:code="9"/>
      <w:pgMar w:top="2007" w:right="1440" w:bottom="1440" w:left="2007" w:header="720" w:footer="720" w:gutter="0"/>
      <w:pgNumType w:start="8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FAA5A9" w14:textId="77777777" w:rsidR="00260234" w:rsidRDefault="00260234" w:rsidP="00B20858">
      <w:pPr>
        <w:spacing w:after="0" w:line="240" w:lineRule="auto"/>
      </w:pPr>
      <w:r>
        <w:separator/>
      </w:r>
    </w:p>
  </w:endnote>
  <w:endnote w:type="continuationSeparator" w:id="0">
    <w:p w14:paraId="517937F2" w14:textId="77777777" w:rsidR="00260234" w:rsidRDefault="00260234" w:rsidP="00B2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subsetted="1" w:fontKey="{4CDD85A2-2FA6-48DB-85D5-D6FC19D291AD}"/>
    <w:embedItalic r:id="rId2" w:subsetted="1" w:fontKey="{1AB2B715-D959-4968-87C5-8F53F28786D4}"/>
  </w:font>
  <w:font w:name="Calibri Light">
    <w:panose1 w:val="020F0302020204030204"/>
    <w:charset w:val="00"/>
    <w:family w:val="swiss"/>
    <w:pitch w:val="variable"/>
    <w:sig w:usb0="E4002EFF" w:usb1="C000247B" w:usb2="00000009" w:usb3="00000000" w:csb0="000001FF" w:csb1="00000000"/>
  </w:font>
  <w:font w:name="Roboto Condensed">
    <w:panose1 w:val="02000000000000000000"/>
    <w:charset w:val="00"/>
    <w:family w:val="auto"/>
    <w:pitch w:val="variable"/>
    <w:sig w:usb0="E00002FF" w:usb1="5000205B" w:usb2="00000020" w:usb3="00000000" w:csb0="0000019F" w:csb1="00000000"/>
    <w:embedRegular r:id="rId3" w:fontKey="{DA057E75-7215-46E0-9679-08D2958141ED}"/>
    <w:embedBold r:id="rId4" w:fontKey="{1B5FB5C3-8547-4C89-82D6-F694FB1C16AD}"/>
    <w:embedItalic r:id="rId5" w:fontKey="{CAE18F80-ABC7-408B-894E-0DDE425A9A1D}"/>
    <w:embedBoldItalic r:id="rId6" w:fontKey="{1FE3C835-DFA0-4959-B88B-FF6D24312A01}"/>
  </w:font>
  <w:font w:name="Aldo">
    <w:panose1 w:val="02000500000000020004"/>
    <w:charset w:val="00"/>
    <w:family w:val="auto"/>
    <w:pitch w:val="variable"/>
    <w:sig w:usb0="800000AF" w:usb1="4000204A" w:usb2="00000000" w:usb3="00000000" w:csb0="00000009" w:csb1="00000000"/>
    <w:embedRegular r:id="rId7" w:fontKey="{F2FE812A-D29D-403E-AAD9-4949584D47EF}"/>
    <w:embedBold r:id="rId8" w:fontKey="{F34E9A48-18F3-419E-A152-2A01A2113768}"/>
    <w:embedItalic r:id="rId9" w:fontKey="{A0E6188E-DEA1-4342-83BD-32DBA46BC0F0}"/>
  </w:font>
  <w:font w:name="Roboto Condensed Light">
    <w:panose1 w:val="02000000000000000000"/>
    <w:charset w:val="00"/>
    <w:family w:val="auto"/>
    <w:pitch w:val="variable"/>
    <w:sig w:usb0="E0000AFF" w:usb1="5000217F" w:usb2="00000021" w:usb3="00000000" w:csb0="0000019F" w:csb1="00000000"/>
    <w:embedRegular r:id="rId10" w:fontKey="{41421C74-6327-411C-8B17-2845912750DB}"/>
    <w:embedBold r:id="rId11" w:fontKey="{316FC784-8D95-48E7-B291-9DEFF08A40A3}"/>
    <w:embedItalic r:id="rId12" w:fontKey="{9B6663E9-3CE9-41B8-BBEC-8FEA1B8A2BB1}"/>
    <w:embedBoldItalic r:id="rId13" w:fontKey="{BFE74B3D-8D5D-45B4-8F35-FB7F502E226D}"/>
  </w:font>
  <w:font w:name="Open Sans">
    <w:charset w:val="00"/>
    <w:family w:val="swiss"/>
    <w:pitch w:val="variable"/>
    <w:sig w:usb0="E00002EF" w:usb1="4000205B" w:usb2="00000028"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ldo" w:hAnsi="Aldo" w:cs="Open Sans"/>
        <w:sz w:val="20"/>
        <w:szCs w:val="20"/>
      </w:rPr>
      <w:id w:val="1007107263"/>
      <w:docPartObj>
        <w:docPartGallery w:val="Page Numbers (Bottom of Page)"/>
        <w:docPartUnique/>
      </w:docPartObj>
    </w:sdtPr>
    <w:sdtEndPr>
      <w:rPr>
        <w:i/>
        <w:iCs/>
      </w:rPr>
    </w:sdtEndPr>
    <w:sdtContent>
      <w:p w14:paraId="5CBF5979" w14:textId="77777777" w:rsidR="00A22270" w:rsidRPr="002C12A6" w:rsidRDefault="00A22270" w:rsidP="00A22270">
        <w:pPr>
          <w:pStyle w:val="Footer"/>
          <w:rPr>
            <w:rFonts w:ascii="Aldo" w:hAnsi="Aldo" w:cs="Open Sans"/>
            <w:i/>
            <w:iCs/>
            <w:sz w:val="20"/>
            <w:szCs w:val="20"/>
          </w:rPr>
        </w:pPr>
        <w:r w:rsidRPr="00274B00">
          <w:rPr>
            <w:rFonts w:ascii="Aldo" w:hAnsi="Aldo" w:cs="Open Sans"/>
            <w:sz w:val="20"/>
            <w:szCs w:val="20"/>
          </w:rPr>
          <w:fldChar w:fldCharType="begin"/>
        </w:r>
        <w:r w:rsidRPr="00274B00">
          <w:rPr>
            <w:rFonts w:ascii="Aldo" w:hAnsi="Aldo" w:cs="Open Sans"/>
            <w:sz w:val="20"/>
            <w:szCs w:val="20"/>
          </w:rPr>
          <w:instrText xml:space="preserve"> PAGE   \* MERGEFORMAT </w:instrText>
        </w:r>
        <w:r w:rsidRPr="00274B00">
          <w:rPr>
            <w:rFonts w:ascii="Aldo" w:hAnsi="Aldo" w:cs="Open Sans"/>
            <w:sz w:val="20"/>
            <w:szCs w:val="20"/>
          </w:rPr>
          <w:fldChar w:fldCharType="separate"/>
        </w:r>
        <w:r>
          <w:rPr>
            <w:rFonts w:ascii="Aldo" w:hAnsi="Aldo" w:cs="Open Sans"/>
            <w:sz w:val="20"/>
            <w:szCs w:val="20"/>
          </w:rPr>
          <w:t>132</w:t>
        </w:r>
        <w:r w:rsidRPr="00274B00">
          <w:rPr>
            <w:rFonts w:ascii="Aldo" w:hAnsi="Aldo" w:cs="Open Sans"/>
            <w:sz w:val="20"/>
            <w:szCs w:val="20"/>
          </w:rPr>
          <w:fldChar w:fldCharType="end"/>
        </w:r>
        <w:r w:rsidRPr="00274B00">
          <w:rPr>
            <w:rFonts w:ascii="Aldo" w:hAnsi="Aldo" w:cs="Open Sans"/>
            <w:sz w:val="20"/>
            <w:szCs w:val="20"/>
          </w:rPr>
          <w:t xml:space="preserve">    |  TANZHIM</w:t>
        </w:r>
        <w:r>
          <w:rPr>
            <w:rFonts w:ascii="Aldo" w:hAnsi="Aldo" w:cs="Open Sans"/>
            <w:sz w:val="20"/>
            <w:szCs w:val="20"/>
          </w:rPr>
          <w:t>: Jurnal Dakwah Terprogram</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6D4A4B" w14:textId="4BBB9D14" w:rsidR="00A22270" w:rsidRPr="00CD6657" w:rsidRDefault="00CD6657" w:rsidP="00CD6657">
    <w:pPr>
      <w:pStyle w:val="Footer"/>
      <w:jc w:val="right"/>
    </w:pPr>
    <w:r w:rsidRPr="002C047A">
      <w:rPr>
        <w:rFonts w:ascii="Aldo" w:hAnsi="Aldo" w:cs="Open Sans"/>
        <w:sz w:val="20"/>
        <w:szCs w:val="20"/>
      </w:rPr>
      <w:t xml:space="preserve">Volume </w:t>
    </w:r>
    <w:r w:rsidR="00CB2C36">
      <w:rPr>
        <w:rFonts w:ascii="Aldo" w:hAnsi="Aldo" w:cs="Open Sans"/>
        <w:sz w:val="20"/>
        <w:szCs w:val="20"/>
      </w:rPr>
      <w:t>4</w:t>
    </w:r>
    <w:r w:rsidRPr="002C047A">
      <w:rPr>
        <w:rFonts w:ascii="Aldo" w:hAnsi="Aldo" w:cs="Open Sans"/>
        <w:sz w:val="20"/>
        <w:szCs w:val="20"/>
      </w:rPr>
      <w:t xml:space="preserve"> No</w:t>
    </w:r>
    <w:r>
      <w:rPr>
        <w:rFonts w:ascii="Aldo" w:hAnsi="Aldo" w:cs="Open Sans"/>
        <w:sz w:val="20"/>
        <w:szCs w:val="20"/>
      </w:rPr>
      <w:t xml:space="preserve">mor </w:t>
    </w:r>
    <w:r w:rsidR="00CB2C36">
      <w:rPr>
        <w:rFonts w:ascii="Aldo" w:hAnsi="Aldo" w:cs="Open Sans"/>
        <w:sz w:val="20"/>
        <w:szCs w:val="20"/>
      </w:rPr>
      <w:t>1, Februari</w:t>
    </w:r>
    <w:r w:rsidRPr="002C047A">
      <w:rPr>
        <w:rFonts w:ascii="Aldo" w:hAnsi="Aldo" w:cs="Open Sans"/>
        <w:sz w:val="20"/>
        <w:szCs w:val="20"/>
      </w:rPr>
      <w:t xml:space="preserve"> 202</w:t>
    </w:r>
    <w:r>
      <w:rPr>
        <w:rFonts w:ascii="Aldo" w:hAnsi="Aldo" w:cs="Open Sans"/>
        <w:sz w:val="20"/>
        <w:szCs w:val="20"/>
      </w:rPr>
      <w:t>4</w:t>
    </w:r>
    <w:r w:rsidRPr="002C047A">
      <w:rPr>
        <w:rFonts w:ascii="Aldo" w:hAnsi="Aldo" w:cs="Open Sans"/>
        <w:sz w:val="20"/>
        <w:szCs w:val="20"/>
      </w:rPr>
      <w:t xml:space="preserve">    |    </w:t>
    </w:r>
    <w:r w:rsidRPr="002C047A">
      <w:rPr>
        <w:rFonts w:ascii="Aldo" w:hAnsi="Aldo" w:cs="Open Sans"/>
        <w:sz w:val="20"/>
        <w:szCs w:val="20"/>
      </w:rPr>
      <w:fldChar w:fldCharType="begin"/>
    </w:r>
    <w:r w:rsidRPr="002C047A">
      <w:rPr>
        <w:rFonts w:ascii="Aldo" w:hAnsi="Aldo" w:cs="Open Sans"/>
        <w:sz w:val="20"/>
        <w:szCs w:val="20"/>
      </w:rPr>
      <w:instrText xml:space="preserve"> PAGE   \* MERGEFORMAT </w:instrText>
    </w:r>
    <w:r w:rsidRPr="002C047A">
      <w:rPr>
        <w:rFonts w:ascii="Aldo" w:hAnsi="Aldo" w:cs="Open Sans"/>
        <w:sz w:val="20"/>
        <w:szCs w:val="20"/>
      </w:rPr>
      <w:fldChar w:fldCharType="separate"/>
    </w:r>
    <w:r>
      <w:rPr>
        <w:rFonts w:ascii="Aldo" w:hAnsi="Aldo" w:cs="Open Sans"/>
        <w:sz w:val="20"/>
        <w:szCs w:val="20"/>
      </w:rPr>
      <w:t>165</w:t>
    </w:r>
    <w:r w:rsidRPr="002C047A">
      <w:rPr>
        <w:rFonts w:ascii="Aldo" w:hAnsi="Aldo" w:cs="Open Sans"/>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A37CB" w14:textId="6AC62821" w:rsidR="00A22270" w:rsidRPr="002C12A6" w:rsidRDefault="00E24C92" w:rsidP="00A22270">
    <w:pPr>
      <w:pStyle w:val="Footer"/>
      <w:jc w:val="right"/>
      <w:rPr>
        <w:rFonts w:ascii="Aldo" w:hAnsi="Aldo" w:cs="Open Sans"/>
        <w:sz w:val="20"/>
        <w:szCs w:val="20"/>
      </w:rPr>
    </w:pPr>
    <w:r>
      <w:rPr>
        <w:rFonts w:eastAsia="SimSun"/>
        <w:noProof/>
      </w:rPr>
      <mc:AlternateContent>
        <mc:Choice Requires="wpg">
          <w:drawing>
            <wp:anchor distT="0" distB="0" distL="114300" distR="114300" simplePos="0" relativeHeight="251661312" behindDoc="0" locked="0" layoutInCell="1" allowOverlap="1" wp14:anchorId="69E9F33A" wp14:editId="4F24F9C5">
              <wp:simplePos x="0" y="0"/>
              <wp:positionH relativeFrom="margin">
                <wp:posOffset>0</wp:posOffset>
              </wp:positionH>
              <wp:positionV relativeFrom="paragraph">
                <wp:posOffset>-635</wp:posOffset>
              </wp:positionV>
              <wp:extent cx="1703926" cy="515527"/>
              <wp:effectExtent l="0" t="0" r="0" b="0"/>
              <wp:wrapNone/>
              <wp:docPr id="1466603466" name="Group 11"/>
              <wp:cNvGraphicFramePr/>
              <a:graphic xmlns:a="http://schemas.openxmlformats.org/drawingml/2006/main">
                <a:graphicData uri="http://schemas.microsoft.com/office/word/2010/wordprocessingGroup">
                  <wpg:wgp>
                    <wpg:cNvGrpSpPr/>
                    <wpg:grpSpPr>
                      <a:xfrm>
                        <a:off x="0" y="0"/>
                        <a:ext cx="1703926" cy="515527"/>
                        <a:chOff x="0" y="0"/>
                        <a:chExt cx="1703926" cy="515527"/>
                      </a:xfrm>
                    </wpg:grpSpPr>
                    <wps:wsp>
                      <wps:cNvPr id="1139457942" name="Text Box 9"/>
                      <wps:cNvSpPr txBox="1">
                        <a:spLocks/>
                      </wps:cNvSpPr>
                      <wps:spPr>
                        <a:xfrm>
                          <a:off x="0" y="238125"/>
                          <a:ext cx="1703926" cy="277402"/>
                        </a:xfrm>
                        <a:prstGeom prst="rect">
                          <a:avLst/>
                        </a:prstGeom>
                        <a:noFill/>
                        <a:ln w="6350">
                          <a:noFill/>
                        </a:ln>
                      </wps:spPr>
                      <wps:txbx>
                        <w:txbxContent>
                          <w:p w14:paraId="47335A0A" w14:textId="77777777" w:rsidR="00E24C92" w:rsidRDefault="00E24C92" w:rsidP="00E24C92">
                            <w:pPr>
                              <w:spacing w:after="0" w:line="216" w:lineRule="auto"/>
                              <w:rPr>
                                <w:rFonts w:cstheme="minorHAnsi"/>
                                <w:i/>
                                <w:iCs/>
                                <w:color w:val="404040" w:themeColor="text1" w:themeTint="BF"/>
                                <w:sz w:val="13"/>
                                <w:szCs w:val="13"/>
                              </w:rPr>
                            </w:pPr>
                            <w:r>
                              <w:rPr>
                                <w:rFonts w:cstheme="minorHAnsi"/>
                                <w:i/>
                                <w:iCs/>
                                <w:color w:val="404040" w:themeColor="text1" w:themeTint="BF"/>
                                <w:sz w:val="13"/>
                                <w:szCs w:val="13"/>
                              </w:rPr>
                              <w:t>A</w:t>
                            </w:r>
                            <w:r w:rsidRPr="00FD320B">
                              <w:rPr>
                                <w:rFonts w:cstheme="minorHAnsi"/>
                                <w:i/>
                                <w:iCs/>
                                <w:color w:val="404040" w:themeColor="text1" w:themeTint="BF"/>
                                <w:sz w:val="13"/>
                                <w:szCs w:val="13"/>
                              </w:rPr>
                              <w:t>rti</w:t>
                            </w:r>
                            <w:r>
                              <w:rPr>
                                <w:rFonts w:cstheme="minorHAnsi"/>
                                <w:i/>
                                <w:iCs/>
                                <w:color w:val="404040" w:themeColor="text1" w:themeTint="BF"/>
                                <w:sz w:val="13"/>
                                <w:szCs w:val="13"/>
                              </w:rPr>
                              <w:t>cle</w:t>
                            </w:r>
                            <w:r w:rsidRPr="00FD320B">
                              <w:rPr>
                                <w:rFonts w:cstheme="minorHAnsi"/>
                                <w:i/>
                                <w:iCs/>
                                <w:color w:val="404040" w:themeColor="text1" w:themeTint="BF"/>
                                <w:sz w:val="13"/>
                                <w:szCs w:val="13"/>
                              </w:rPr>
                              <w:t xml:space="preserve"> </w:t>
                            </w:r>
                            <w:r>
                              <w:rPr>
                                <w:rFonts w:cstheme="minorHAnsi"/>
                                <w:i/>
                                <w:iCs/>
                                <w:color w:val="404040" w:themeColor="text1" w:themeTint="BF"/>
                                <w:sz w:val="13"/>
                                <w:szCs w:val="13"/>
                              </w:rPr>
                              <w:t>L</w:t>
                            </w:r>
                            <w:r w:rsidRPr="00FD320B">
                              <w:rPr>
                                <w:rFonts w:cstheme="minorHAnsi"/>
                                <w:i/>
                                <w:iCs/>
                                <w:color w:val="404040" w:themeColor="text1" w:themeTint="BF"/>
                                <w:sz w:val="13"/>
                                <w:szCs w:val="13"/>
                              </w:rPr>
                              <w:t xml:space="preserve">icensed </w:t>
                            </w:r>
                            <w:r>
                              <w:rPr>
                                <w:rFonts w:cstheme="minorHAnsi"/>
                                <w:i/>
                                <w:iCs/>
                                <w:color w:val="404040" w:themeColor="text1" w:themeTint="BF"/>
                                <w:sz w:val="13"/>
                                <w:szCs w:val="13"/>
                              </w:rPr>
                              <w:t>U</w:t>
                            </w:r>
                            <w:r w:rsidRPr="00FD320B">
                              <w:rPr>
                                <w:rFonts w:cstheme="minorHAnsi"/>
                                <w:i/>
                                <w:iCs/>
                                <w:color w:val="404040" w:themeColor="text1" w:themeTint="BF"/>
                                <w:sz w:val="13"/>
                                <w:szCs w:val="13"/>
                              </w:rPr>
                              <w:t>nder</w:t>
                            </w:r>
                            <w:r>
                              <w:rPr>
                                <w:rFonts w:cstheme="minorHAnsi"/>
                                <w:i/>
                                <w:iCs/>
                                <w:color w:val="404040" w:themeColor="text1" w:themeTint="BF"/>
                                <w:sz w:val="13"/>
                                <w:szCs w:val="13"/>
                              </w:rPr>
                              <w:t xml:space="preserve"> </w:t>
                            </w:r>
                          </w:p>
                          <w:p w14:paraId="181207E1" w14:textId="77777777" w:rsidR="00E24C92" w:rsidRPr="00563EE7" w:rsidRDefault="00E24C92" w:rsidP="00E24C92">
                            <w:pPr>
                              <w:spacing w:after="0" w:line="216" w:lineRule="auto"/>
                              <w:rPr>
                                <w:rFonts w:cstheme="minorHAnsi"/>
                                <w:i/>
                                <w:iCs/>
                                <w:color w:val="404040" w:themeColor="text1" w:themeTint="BF"/>
                                <w:sz w:val="13"/>
                                <w:szCs w:val="13"/>
                              </w:rPr>
                            </w:pPr>
                            <w:hyperlink r:id="rId1" w:history="1">
                              <w:r w:rsidRPr="00013F98">
                                <w:rPr>
                                  <w:rStyle w:val="Hyperlink"/>
                                  <w:rFonts w:cstheme="minorHAnsi"/>
                                  <w:i/>
                                  <w:iCs/>
                                  <w:color w:val="5B9BD5" w:themeColor="accent5"/>
                                  <w:sz w:val="13"/>
                                  <w:szCs w:val="13"/>
                                </w:rPr>
                                <w:t>Creative Commons Attribution-ShareAlike 4.0</w:t>
                              </w:r>
                            </w:hyperlink>
                            <w:r w:rsidRPr="00013F98">
                              <w:rPr>
                                <w:rFonts w:cstheme="minorHAnsi"/>
                                <w:i/>
                                <w:iCs/>
                                <w:color w:val="5B9BD5" w:themeColor="accent5"/>
                                <w:sz w:val="13"/>
                                <w:szCs w:val="13"/>
                              </w:rPr>
                              <w:t xml:space="preserve"> </w:t>
                            </w:r>
                            <w:r w:rsidRPr="00563EE7">
                              <w:rPr>
                                <w:rFonts w:cstheme="minorHAnsi"/>
                                <w:i/>
                                <w:iCs/>
                                <w:color w:val="404040" w:themeColor="text1" w:themeTint="BF"/>
                                <w:sz w:val="13"/>
                                <w:szCs w:val="13"/>
                              </w:rPr>
                              <w:t xml:space="preserve">Internation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1223375" name="Picture 3"/>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95250" y="0"/>
                          <a:ext cx="803910" cy="274320"/>
                        </a:xfrm>
                        <a:prstGeom prst="rect">
                          <a:avLst/>
                        </a:prstGeom>
                        <a:noFill/>
                        <a:ln>
                          <a:noFill/>
                        </a:ln>
                      </pic:spPr>
                    </pic:pic>
                  </wpg:wgp>
                </a:graphicData>
              </a:graphic>
            </wp:anchor>
          </w:drawing>
        </mc:Choice>
        <mc:Fallback>
          <w:pict>
            <v:group w14:anchorId="69E9F33A" id="Group 11" o:spid="_x0000_s1030" style="position:absolute;left:0;text-align:left;margin-left:0;margin-top:-.05pt;width:134.15pt;height:40.6pt;z-index:251661312;mso-position-horizontal-relative:margin" coordsize="17039,5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">
              <v:shapetype id="_x0000_t202" coordsize="21600,21600" o:spt="202" path="m,l,21600r21600,l21600,xe">
                <v:stroke joinstyle="miter"/>
                <v:path gradientshapeok="t" o:connecttype="rect"/>
              </v:shapetype>
              <v:shape id="Text Box 9" o:spid="_x0000_s1031" type="#_x0000_t202" style="position:absolute;top:2381;width:17039;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" filled="f" stroked="f" strokeweight=".5pt">
                <v:textbox>
                  <w:txbxContent>
                    <w:p w14:paraId="47335A0A" w14:textId="77777777" w:rsidR="00E24C92" w:rsidRDefault="00E24C92" w:rsidP="00E24C92">
                      <w:pPr>
                        <w:spacing w:after="0" w:line="216" w:lineRule="auto"/>
                        <w:rPr>
                          <w:rFonts w:cstheme="minorHAnsi"/>
                          <w:i/>
                          <w:iCs/>
                          <w:color w:val="404040" w:themeColor="text1" w:themeTint="BF"/>
                          <w:sz w:val="13"/>
                          <w:szCs w:val="13"/>
                        </w:rPr>
                      </w:pPr>
                      <w:r>
                        <w:rPr>
                          <w:rFonts w:cstheme="minorHAnsi"/>
                          <w:i/>
                          <w:iCs/>
                          <w:color w:val="404040" w:themeColor="text1" w:themeTint="BF"/>
                          <w:sz w:val="13"/>
                          <w:szCs w:val="13"/>
                        </w:rPr>
                        <w:t>A</w:t>
                      </w:r>
                      <w:r w:rsidRPr="00FD320B">
                        <w:rPr>
                          <w:rFonts w:cstheme="minorHAnsi"/>
                          <w:i/>
                          <w:iCs/>
                          <w:color w:val="404040" w:themeColor="text1" w:themeTint="BF"/>
                          <w:sz w:val="13"/>
                          <w:szCs w:val="13"/>
                        </w:rPr>
                        <w:t>rti</w:t>
                      </w:r>
                      <w:r>
                        <w:rPr>
                          <w:rFonts w:cstheme="minorHAnsi"/>
                          <w:i/>
                          <w:iCs/>
                          <w:color w:val="404040" w:themeColor="text1" w:themeTint="BF"/>
                          <w:sz w:val="13"/>
                          <w:szCs w:val="13"/>
                        </w:rPr>
                        <w:t>cle</w:t>
                      </w:r>
                      <w:r w:rsidRPr="00FD320B">
                        <w:rPr>
                          <w:rFonts w:cstheme="minorHAnsi"/>
                          <w:i/>
                          <w:iCs/>
                          <w:color w:val="404040" w:themeColor="text1" w:themeTint="BF"/>
                          <w:sz w:val="13"/>
                          <w:szCs w:val="13"/>
                        </w:rPr>
                        <w:t xml:space="preserve"> </w:t>
                      </w:r>
                      <w:r>
                        <w:rPr>
                          <w:rFonts w:cstheme="minorHAnsi"/>
                          <w:i/>
                          <w:iCs/>
                          <w:color w:val="404040" w:themeColor="text1" w:themeTint="BF"/>
                          <w:sz w:val="13"/>
                          <w:szCs w:val="13"/>
                        </w:rPr>
                        <w:t>L</w:t>
                      </w:r>
                      <w:r w:rsidRPr="00FD320B">
                        <w:rPr>
                          <w:rFonts w:cstheme="minorHAnsi"/>
                          <w:i/>
                          <w:iCs/>
                          <w:color w:val="404040" w:themeColor="text1" w:themeTint="BF"/>
                          <w:sz w:val="13"/>
                          <w:szCs w:val="13"/>
                        </w:rPr>
                        <w:t xml:space="preserve">icensed </w:t>
                      </w:r>
                      <w:r>
                        <w:rPr>
                          <w:rFonts w:cstheme="minorHAnsi"/>
                          <w:i/>
                          <w:iCs/>
                          <w:color w:val="404040" w:themeColor="text1" w:themeTint="BF"/>
                          <w:sz w:val="13"/>
                          <w:szCs w:val="13"/>
                        </w:rPr>
                        <w:t>U</w:t>
                      </w:r>
                      <w:r w:rsidRPr="00FD320B">
                        <w:rPr>
                          <w:rFonts w:cstheme="minorHAnsi"/>
                          <w:i/>
                          <w:iCs/>
                          <w:color w:val="404040" w:themeColor="text1" w:themeTint="BF"/>
                          <w:sz w:val="13"/>
                          <w:szCs w:val="13"/>
                        </w:rPr>
                        <w:t>nder</w:t>
                      </w:r>
                      <w:r>
                        <w:rPr>
                          <w:rFonts w:cstheme="minorHAnsi"/>
                          <w:i/>
                          <w:iCs/>
                          <w:color w:val="404040" w:themeColor="text1" w:themeTint="BF"/>
                          <w:sz w:val="13"/>
                          <w:szCs w:val="13"/>
                        </w:rPr>
                        <w:t xml:space="preserve"> </w:t>
                      </w:r>
                    </w:p>
                    <w:p w14:paraId="181207E1" w14:textId="77777777" w:rsidR="00E24C92" w:rsidRPr="00563EE7" w:rsidRDefault="00E24C92" w:rsidP="00E24C92">
                      <w:pPr>
                        <w:spacing w:after="0" w:line="216" w:lineRule="auto"/>
                        <w:rPr>
                          <w:rFonts w:cstheme="minorHAnsi"/>
                          <w:i/>
                          <w:iCs/>
                          <w:color w:val="404040" w:themeColor="text1" w:themeTint="BF"/>
                          <w:sz w:val="13"/>
                          <w:szCs w:val="13"/>
                        </w:rPr>
                      </w:pPr>
                      <w:hyperlink r:id="rId3" w:history="1">
                        <w:r w:rsidRPr="00013F98">
                          <w:rPr>
                            <w:rStyle w:val="Hyperlink"/>
                            <w:rFonts w:cstheme="minorHAnsi"/>
                            <w:i/>
                            <w:iCs/>
                            <w:color w:val="5B9BD5" w:themeColor="accent5"/>
                            <w:sz w:val="13"/>
                            <w:szCs w:val="13"/>
                          </w:rPr>
                          <w:t>Creative Commons Attribution-ShareAlike 4.0</w:t>
                        </w:r>
                      </w:hyperlink>
                      <w:r w:rsidRPr="00013F98">
                        <w:rPr>
                          <w:rFonts w:cstheme="minorHAnsi"/>
                          <w:i/>
                          <w:iCs/>
                          <w:color w:val="5B9BD5" w:themeColor="accent5"/>
                          <w:sz w:val="13"/>
                          <w:szCs w:val="13"/>
                        </w:rPr>
                        <w:t xml:space="preserve"> </w:t>
                      </w:r>
                      <w:r w:rsidRPr="00563EE7">
                        <w:rPr>
                          <w:rFonts w:cstheme="minorHAnsi"/>
                          <w:i/>
                          <w:iCs/>
                          <w:color w:val="404040" w:themeColor="text1" w:themeTint="BF"/>
                          <w:sz w:val="13"/>
                          <w:szCs w:val="13"/>
                        </w:rPr>
                        <w:t xml:space="preserve">International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2" type="#_x0000_t75" style="position:absolute;left:952;width:8039;height:2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">
                <v:imagedata r:id="rId4" o:title=""/>
              </v:shape>
              <w10:wrap anchorx="margin"/>
            </v:group>
          </w:pict>
        </mc:Fallback>
      </mc:AlternateContent>
    </w:r>
    <w:r w:rsidR="00A22270" w:rsidRPr="002C047A">
      <w:rPr>
        <w:rFonts w:ascii="Aldo" w:hAnsi="Aldo" w:cs="Open Sans"/>
        <w:sz w:val="20"/>
        <w:szCs w:val="20"/>
      </w:rPr>
      <w:t xml:space="preserve">Volume </w:t>
    </w:r>
    <w:r w:rsidR="00CB2C36">
      <w:rPr>
        <w:rFonts w:ascii="Aldo" w:hAnsi="Aldo" w:cs="Open Sans"/>
        <w:sz w:val="20"/>
        <w:szCs w:val="20"/>
      </w:rPr>
      <w:t>4</w:t>
    </w:r>
    <w:r w:rsidR="00A22270" w:rsidRPr="002C047A">
      <w:rPr>
        <w:rFonts w:ascii="Aldo" w:hAnsi="Aldo" w:cs="Open Sans"/>
        <w:sz w:val="20"/>
        <w:szCs w:val="20"/>
      </w:rPr>
      <w:t xml:space="preserve"> No</w:t>
    </w:r>
    <w:r w:rsidR="00A22270">
      <w:rPr>
        <w:rFonts w:ascii="Aldo" w:hAnsi="Aldo" w:cs="Open Sans"/>
        <w:sz w:val="20"/>
        <w:szCs w:val="20"/>
      </w:rPr>
      <w:t xml:space="preserve">mor </w:t>
    </w:r>
    <w:r w:rsidR="00CB2C36">
      <w:rPr>
        <w:rFonts w:ascii="Aldo" w:hAnsi="Aldo" w:cs="Open Sans"/>
        <w:sz w:val="20"/>
        <w:szCs w:val="20"/>
      </w:rPr>
      <w:t>1, Februari</w:t>
    </w:r>
    <w:r w:rsidR="008E7B9C">
      <w:rPr>
        <w:rFonts w:ascii="Aldo" w:hAnsi="Aldo" w:cs="Open Sans"/>
        <w:sz w:val="20"/>
        <w:szCs w:val="20"/>
      </w:rPr>
      <w:t>–</w:t>
    </w:r>
    <w:r w:rsidR="00A22270" w:rsidRPr="002C047A">
      <w:rPr>
        <w:rFonts w:ascii="Aldo" w:hAnsi="Aldo" w:cs="Open Sans"/>
        <w:sz w:val="20"/>
        <w:szCs w:val="20"/>
      </w:rPr>
      <w:t>20</w:t>
    </w:r>
    <w:r w:rsidR="00CB2C36">
      <w:rPr>
        <w:rFonts w:ascii="Aldo" w:hAnsi="Aldo" w:cs="Open Sans"/>
        <w:sz w:val="20"/>
        <w:szCs w:val="20"/>
      </w:rPr>
      <w:t>26</w:t>
    </w:r>
    <w:r w:rsidR="00A22270" w:rsidRPr="002C047A">
      <w:rPr>
        <w:rFonts w:ascii="Aldo" w:hAnsi="Aldo" w:cs="Open Sans"/>
        <w:sz w:val="20"/>
        <w:szCs w:val="20"/>
      </w:rPr>
      <w:t xml:space="preserve">   |    </w:t>
    </w:r>
    <w:r w:rsidR="00A22270" w:rsidRPr="002C047A">
      <w:rPr>
        <w:rFonts w:ascii="Aldo" w:hAnsi="Aldo" w:cs="Open Sans"/>
        <w:sz w:val="20"/>
        <w:szCs w:val="20"/>
      </w:rPr>
      <w:fldChar w:fldCharType="begin"/>
    </w:r>
    <w:r w:rsidR="00A22270" w:rsidRPr="002C047A">
      <w:rPr>
        <w:rFonts w:ascii="Aldo" w:hAnsi="Aldo" w:cs="Open Sans"/>
        <w:sz w:val="20"/>
        <w:szCs w:val="20"/>
      </w:rPr>
      <w:instrText xml:space="preserve"> PAGE   \* MERGEFORMAT </w:instrText>
    </w:r>
    <w:r w:rsidR="00A22270" w:rsidRPr="002C047A">
      <w:rPr>
        <w:rFonts w:ascii="Aldo" w:hAnsi="Aldo" w:cs="Open Sans"/>
        <w:sz w:val="20"/>
        <w:szCs w:val="20"/>
      </w:rPr>
      <w:fldChar w:fldCharType="separate"/>
    </w:r>
    <w:r w:rsidR="00A22270">
      <w:rPr>
        <w:rFonts w:ascii="Aldo" w:hAnsi="Aldo" w:cs="Open Sans"/>
        <w:sz w:val="20"/>
        <w:szCs w:val="20"/>
      </w:rPr>
      <w:t>131</w:t>
    </w:r>
    <w:r w:rsidR="00A22270" w:rsidRPr="002C047A">
      <w:rPr>
        <w:rFonts w:ascii="Aldo" w:hAnsi="Aldo" w:cs="Open San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C9EAD4" w14:textId="77777777" w:rsidR="00260234" w:rsidRDefault="00260234" w:rsidP="00B20858">
      <w:pPr>
        <w:spacing w:after="0" w:line="240" w:lineRule="auto"/>
      </w:pPr>
      <w:r>
        <w:separator/>
      </w:r>
    </w:p>
  </w:footnote>
  <w:footnote w:type="continuationSeparator" w:id="0">
    <w:p w14:paraId="0CA9A233" w14:textId="77777777" w:rsidR="00260234" w:rsidRDefault="00260234" w:rsidP="00B20858">
      <w:pPr>
        <w:spacing w:after="0" w:line="240" w:lineRule="auto"/>
      </w:pPr>
      <w:r>
        <w:continuationSeparator/>
      </w:r>
    </w:p>
  </w:footnote>
  <w:footnote w:id="1">
    <w:p w14:paraId="403D2A4A" w14:textId="2219414F" w:rsidR="00CF2187" w:rsidRPr="005B2B21" w:rsidRDefault="00CF2187"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1080/14631379108427673","ISSN":"13514393","author":[{"dropping-particle":"","family":"Falaq","given":"Maslakhul","non-dropping-particle":"","parse-names":false,"suffix":""},{"dropping-particle":"","family":"Sa'diyin","given":"Moh.","non-dropping-particle":"","parse-names":false,"suffix":""}],"container-title":"JOSh: Journal of Sharia","id":"ITEM-1","issue":"1","issued":{"date-parts":[["2023"]]},"page":"4450","title":"Peran Karang Taruna Dalam Pembinaan Generasi Muda Menurut Peraturan Menteri Sosial Nomor 23 Tahun 2013","type":"article-journal","volume":"2"},"uris":["http://www.mendeley.com/documents/?uuid=c23c4a42-9745-4165-a5cb-c377cc43e6dd"]}],"mendeley":{"formattedCitation":"Maslakhul Falaq and Moh. Sa’diyin, “Peran Karang Taruna Dalam Pembinaan Generasi Muda Menurut Peraturan Menteri Sosial Nomor 23 Tahun 2013,” &lt;i&gt;JOSh: Journal of Sharia&lt;/i&gt; 2, no. 1 (2023): 4450, https://doi.org/10.1080/14631379108427673.","plainTextFormattedCitation":"Maslakhul Falaq and Moh. Sa’diyin, “Peran Karang Taruna Dalam Pembinaan Generasi Muda Menurut Peraturan Menteri Sosial Nomor 23 Tahun 2013,” JOSh: Journal of Sharia 2, no. 1 (2023): 4450, https://doi.org/10.1080/14631379108427673.","previouslyFormattedCitation":"Maslakhul Falaq and Moh. Sa’diyin, “Peran Karang Taruna Dalam Pembinaan Generasi Muda Menurut Peraturan Menteri Sosial Nomor 23 Tahun 2013,” &lt;i&gt;JOSh: Journal of Sharia&lt;/i&gt; 2, no. 1 (2023): 4450, https://doi.org/10.1080/14631379108427673."},"properties":{"noteIndex":1},"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Maslakhul Falaq and Moh. Sa’diyin, “Peran Karang Taruna Dalam Pembinaan Generasi Muda Menurut Peraturan Menteri Sosial Nomor 23 Tahun 2013,” </w:t>
      </w:r>
      <w:r w:rsidRPr="005B2B21">
        <w:rPr>
          <w:rFonts w:ascii="Roboto Condensed Light" w:hAnsi="Roboto Condensed Light"/>
          <w:i/>
          <w:noProof/>
          <w:sz w:val="18"/>
          <w:szCs w:val="18"/>
        </w:rPr>
        <w:t>JOSh: Journal of Sharia</w:t>
      </w:r>
      <w:r w:rsidRPr="005B2B21">
        <w:rPr>
          <w:rFonts w:ascii="Roboto Condensed Light" w:hAnsi="Roboto Condensed Light"/>
          <w:noProof/>
          <w:sz w:val="18"/>
          <w:szCs w:val="18"/>
        </w:rPr>
        <w:t xml:space="preserve"> 2, no. 1 (2023): 4450, https://doi.org/10.1080/14631379108427673.</w:t>
      </w:r>
      <w:r w:rsidRPr="005B2B21">
        <w:rPr>
          <w:rFonts w:ascii="Roboto Condensed Light" w:hAnsi="Roboto Condensed Light"/>
          <w:sz w:val="18"/>
          <w:szCs w:val="18"/>
        </w:rPr>
        <w:fldChar w:fldCharType="end"/>
      </w:r>
    </w:p>
  </w:footnote>
  <w:footnote w:id="2">
    <w:p w14:paraId="40B3548A"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15408/jko.v3i1.30921","abstract":"Karang Taruna is a forum for developing the young generation of nonpartisan, which grows on the basis of awareness and a sense of social responsibility from, by and for the community, especially the younger generation in the village kelurahan or the social community equivalent, which is mainly engaged in social welfare.The research method used is qualitative with descriptive types. Data collection techniques in this study are observation, interviews and documentation. This study used the role theory of Jim Ife (1995) which explained that the group's role can be known through the facilitative role, the role of education, the role of representation, and technical roles.The results of the research obtained show that in MSME assistance by Karang Taruna Mahakarya has begun well with the facilitation role through the supply of equipment for the production and supply of product labels, the role of representation in the form of an understanding of market competition and the coral cadets also provide a solution, Technical roles through mentoring in terms of marketing and promotion.","author":[{"dropping-particle":"","family":"Fatwa","given":"Bagya Husna","non-dropping-particle":"","parse-names":false,"suffix":""},{"dropping-particle":"","family":"Rasid","given":"Rasid","non-dropping-particle":"","parse-names":false,"suffix":""}],"container-title":"Jurnal Kommunity Online","id":"ITEM-1","issue":"1","issued":{"date-parts":[["2023"]]},"page":"53-66","title":"Peran Karang Taruna Dalam Pemberdayaan Masyarakat Melalui Pendampingan Umkm (Studi Kasus Karang Taruna Mahakarya Desa Sukamaju Sukabumi","type":"article","volume":"3"},"uris":["http://www.mendeley.com/documents/?uuid=b8365440-07f7-41f6-a83c-881bde9b602e"]}],"mendeley":{"formattedCitation":"Bagya Husna Fatwa and Rasid Rasid, “Peran Karang Taruna Dalam Pemberdayaan Masyarakat Melalui Pendampingan Umkm (Studi Kasus Karang Taruna Mahakarya Desa Sukamaju Sukabumi,” &lt;i&gt;Jurnal Kommunity Online&lt;/i&gt;, 2023, https://doi.org/10.15408/jko.v3i1.30921.","plainTextFormattedCitation":"Bagya Husna Fatwa and Rasid Rasid, “Peran Karang Taruna Dalam Pemberdayaan Masyarakat Melalui Pendampingan Umkm (Studi Kasus Karang Taruna Mahakarya Desa Sukamaju Sukabumi,” Jurnal Kommunity Online, 2023, https://doi.org/10.15408/jko.v3i1.30921.","previouslyFormattedCitation":"Bagya Husna Fatwa and Rasid Rasid, “Peran Karang Taruna Dalam Pemberdayaan Masyarakat Melalui Pendampingan Umkm (Studi Kasus Karang Taruna Mahakarya Desa Sukamaju Sukabumi,” &lt;i&gt;Jurnal Kommunity Online&lt;/i&gt;, 2023, https://doi.org/10.15408/jko.v3i1.30921."},"properties":{"noteIndex":2},"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Bagya Husna Fatwa and Rasid Rasid, “Peran Karang Taruna Dalam Pemberdayaan Masyarakat Melalui Pendampingan Umkm (Studi Kasus Karang Taruna Mahakarya Desa Sukamaju Sukabumi,” </w:t>
      </w:r>
      <w:r w:rsidRPr="005B2B21">
        <w:rPr>
          <w:rFonts w:ascii="Roboto Condensed Light" w:hAnsi="Roboto Condensed Light"/>
          <w:i/>
          <w:noProof/>
          <w:sz w:val="18"/>
          <w:szCs w:val="18"/>
        </w:rPr>
        <w:t>Jurnal Kommunity Online</w:t>
      </w:r>
      <w:r w:rsidRPr="005B2B21">
        <w:rPr>
          <w:rFonts w:ascii="Roboto Condensed Light" w:hAnsi="Roboto Condensed Light"/>
          <w:noProof/>
          <w:sz w:val="18"/>
          <w:szCs w:val="18"/>
        </w:rPr>
        <w:t>, 2023, https://doi.org/10.15408/jko.v3i1.30921.</w:t>
      </w:r>
      <w:r w:rsidRPr="005B2B21">
        <w:rPr>
          <w:rFonts w:ascii="Roboto Condensed Light" w:hAnsi="Roboto Condensed Light"/>
          <w:sz w:val="18"/>
          <w:szCs w:val="18"/>
        </w:rPr>
        <w:fldChar w:fldCharType="end"/>
      </w:r>
    </w:p>
  </w:footnote>
  <w:footnote w:id="3">
    <w:p w14:paraId="3ABF0A66"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https://doi.org/10.61132/jupenkei.v2i2.369 Available","ISSN":"3025-5465","author":[{"dropping-particle":"","family":"Lauli","given":"Aftesia Labira","non-dropping-particle":"","parse-names":false,"suffix":""},{"dropping-particle":"","family":"Agustin","given":"Mila","non-dropping-particle":"","parse-names":false,"suffix":""},{"dropping-particle":"","family":"Alfitri","given":"Yashinta Zahra","non-dropping-particle":"","parse-names":false,"suffix":""},{"dropping-particle":"","family":"Prasetyo","given":"Teki","non-dropping-particle":"","parse-names":false,"suffix":""},{"dropping-particle":"","family":"Sulaksono","given":"","non-dropping-particle":"","parse-names":false,"suffix":""},{"dropping-particle":"","family":"Mentari","given":"Ana","non-dropping-particle":"","parse-names":false,"suffix":""}],"container-title":"Jurnal Pendidikan dan Kewarganegara Indonesia","id":"ITEM-1","issue":"2","issued":{"date-parts":[["2025"]]},"page":"187-198","title":"Peran Organisasi Kepemudaan Sebagai Wadah Generasi Muda: Studi Kasus Garuda Keadilan Bandar Lampung","type":"article-journal","volume":"2"},"uris":["http://www.mendeley.com/documents/?uuid=a24bb359-157e-4f0a-b5c1-b6f5dd9ab69e"]}],"mendeley":{"formattedCitation":"Aftesia Labira Lauli et al., “Peran Organisasi Kepemudaan Sebagai Wadah Generasi Muda: Studi Kasus Garuda Keadilan Bandar Lampung,” &lt;i&gt;Jurnal Pendidikan Dan Kewarganegara Indonesia&lt;/i&gt; 2, no. 2 (2025): 187–98, https://doi.org/https://doi.org/10.61132/jupenkei.v2i2.369 Available.","plainTextFormattedCitation":"Aftesia Labira Lauli et al., “Peran Organisasi Kepemudaan Sebagai Wadah Generasi Muda: Studi Kasus Garuda Keadilan Bandar Lampung,” Jurnal Pendidikan Dan Kewarganegara Indonesia 2, no. 2 (2025): 187–98, https://doi.org/https://doi.org/10.61132/jupenkei.v2i2.369 Available.","previouslyFormattedCitation":"Aftesia Labira Lauli et al., “Peran Organisasi Kepemudaan Sebagai Wadah Generasi Muda: Studi Kasus Garuda Keadilan Bandar Lampung,” &lt;i&gt;Jurnal Pendidikan Dan Kewarganegara Indonesia&lt;/i&gt; 2, no. 2 (2025): 187–98, https://doi.org/https://doi.org/10.61132/jupenkei.v2i2.369 Available."},"properties":{"noteIndex":3},"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Aftesia Labira Lauli et al., “Peran Organisasi Kepemudaan Sebagai Wadah Generasi Muda: Studi Kasus Garuda Keadilan Bandar Lampung,” </w:t>
      </w:r>
      <w:r w:rsidRPr="005B2B21">
        <w:rPr>
          <w:rFonts w:ascii="Roboto Condensed Light" w:hAnsi="Roboto Condensed Light"/>
          <w:i/>
          <w:noProof/>
          <w:sz w:val="18"/>
          <w:szCs w:val="18"/>
        </w:rPr>
        <w:t>Jurnal Pendidikan Dan Kewarganegara Indonesia</w:t>
      </w:r>
      <w:r w:rsidRPr="005B2B21">
        <w:rPr>
          <w:rFonts w:ascii="Roboto Condensed Light" w:hAnsi="Roboto Condensed Light"/>
          <w:noProof/>
          <w:sz w:val="18"/>
          <w:szCs w:val="18"/>
        </w:rPr>
        <w:t xml:space="preserve"> 2, no. 2 (2025): 187–98, https://doi.org/https://doi.org/10.61132/jupenkei.v2i2.369 Available.</w:t>
      </w:r>
      <w:r w:rsidRPr="005B2B21">
        <w:rPr>
          <w:rFonts w:ascii="Roboto Condensed Light" w:hAnsi="Roboto Condensed Light"/>
          <w:sz w:val="18"/>
          <w:szCs w:val="18"/>
        </w:rPr>
        <w:fldChar w:fldCharType="end"/>
      </w:r>
    </w:p>
  </w:footnote>
  <w:footnote w:id="4">
    <w:p w14:paraId="4DFEC3D8" w14:textId="2FD3938B"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id":"ITEM-1","issued":{"date-parts":[["2025"]]},"page":"1-13","title":"PERATURAN MENTERI SOSIAL REPUBLIK INDONESIA NOMOR 9 TAHUN 2025","type":"article-journal"},"uris":["http://www.mendeley.com/documents/?uuid=33769af7-60ea-41ac-aca2-bc7e9789c1db"]}],"mendeley":{"formattedCitation":"“PERATURAN MENTERI SOSIAL REPUBLIK INDONESIA NOMOR 9 TAHUN 2025,” 2025, 1–13.","plainTextFormattedCitation":"“PERATURAN MENTERI SOSIAL REPUBLIK INDONESIA NOMOR 9 TAHUN 2025,” 2025, 1–13.","previouslyFormattedCitation":"“PERATURAN MENTERI SOSIAL REPUBLIK INDONESIA NOMOR 9 TAHUN 2025,” 2025, 1–13."},"properties":{"noteIndex":4},"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w:t>
      </w:r>
      <w:r w:rsidR="0093459A" w:rsidRPr="005B2B21">
        <w:rPr>
          <w:rFonts w:ascii="Roboto Condensed Light" w:hAnsi="Roboto Condensed Light"/>
          <w:noProof/>
          <w:sz w:val="18"/>
          <w:szCs w:val="18"/>
        </w:rPr>
        <w:t>Peraturan Menteri Sosial Republik Indonesia Nomor 9 Tahun 2025</w:t>
      </w:r>
      <w:r w:rsidRPr="005B2B21">
        <w:rPr>
          <w:rFonts w:ascii="Roboto Condensed Light" w:hAnsi="Roboto Condensed Light"/>
          <w:noProof/>
          <w:sz w:val="18"/>
          <w:szCs w:val="18"/>
        </w:rPr>
        <w:t>,” 2025, 1–13.</w:t>
      </w:r>
      <w:r w:rsidRPr="005B2B21">
        <w:rPr>
          <w:rFonts w:ascii="Roboto Condensed Light" w:hAnsi="Roboto Condensed Light"/>
          <w:sz w:val="18"/>
          <w:szCs w:val="18"/>
        </w:rPr>
        <w:fldChar w:fldCharType="end"/>
      </w:r>
    </w:p>
  </w:footnote>
  <w:footnote w:id="5">
    <w:p w14:paraId="41AC18AD"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ISSN":"3030-8631","abstract":"Karang Taruna is a youth organization that has an important role in supporting social development at the village and sub-district levels. However, various structural and cultural issues often hinder the optimization of the function of this organization. One of the main causes is the mismatch between the formal administrative structure and the informal structure that develops culturally in the community. Therefore, this community service activity aims to develop a strategy for strengthening the Karang Taruna organization through a formal and informal structure theory approach. The method used in this activity is qualitative research with literature studies as the main data collection technique. The results of the activity show that synchronization between the two organizational structures can increase the effectiveness, member participation, and sustainability of the Karang Taruna work program. In addition, strengthening informal leadership and restructuring formal tasks also encourage the creation of a dynamic and adaptive organizational environment. The implications of this service are expected to be a model for developing social organizations based on organizational theory in rural areas.","author":[{"dropping-particle":"","family":"Setiawan","given":"Feri","non-dropping-particle":"","parse-names":false,"suffix":""},{"dropping-particle":"","family":"Prima","given":"Fibiani Adharira","non-dropping-particle":"","parse-names":false,"suffix":""},{"dropping-particle":"","family":"Aryani","given":"Puput","non-dropping-particle":"","parse-names":false,"suffix":""}],"container-title":"Jurnal Akademik Pengabdian Masyarakat","id":"ITEM-1","issue":"4","issued":{"date-parts":[["2025"]]},"page":"25-31","title":"Strategi Pengembangan Organisasi Karang Taruna Melalui Pendekatan Teori Struktur Formal dan Informal”","type":"article-journal","volume":"3"},"uris":["http://www.mendeley.com/documents/?uuid=c9e82ede-98eb-4a9b-a2ce-f15f507c6ebd"]}],"mendeley":{"formattedCitation":"Feri Setiawan, Fibiani Adharira Prima, and Puput Aryani, “Strategi Pengembangan Organisasi Karang Taruna Melalui Pendekatan Teori Struktur Formal Dan Informal”,” &lt;i&gt;Jurnal Akademik Pengabdian Masyarakat&lt;/i&gt; 3, no. 4 (2025): 25–31, https://www.ejurnal.kampusakademik.co.id/index.php/japm/article/view/5047.","plainTextFormattedCitation":"Feri Setiawan, Fibiani Adharira Prima, and Puput Aryani, “Strategi Pengembangan Organisasi Karang Taruna Melalui Pendekatan Teori Struktur Formal Dan Informal”,” Jurnal Akademik Pengabdian Masyarakat 3, no. 4 (2025): 25–31, https://www.ejurnal.kampusakademik.co.id/index.php/japm/article/view/5047.","previouslyFormattedCitation":"Feri Setiawan, Fibiani Adharira Prima, and Puput Aryani, “Strategi Pengembangan Organisasi Karang Taruna Melalui Pendekatan Teori Struktur Formal Dan Informal”,” &lt;i&gt;Jurnal Akademik Pengabdian Masyarakat&lt;/i&gt; 3, no. 4 (2025): 25–31, https://www.ejurnal.kampusakademik.co.id/index.php/japm/article/view/5047."},"properties":{"noteIndex":5},"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Feri Setiawan, Fibiani Adharira Prima, and Puput Aryani, “Strategi Pengembangan Organisasi Karang Taruna Melalui Pendekatan Teori Struktur Formal Dan Informal”,” </w:t>
      </w:r>
      <w:r w:rsidRPr="005B2B21">
        <w:rPr>
          <w:rFonts w:ascii="Roboto Condensed Light" w:hAnsi="Roboto Condensed Light"/>
          <w:i/>
          <w:noProof/>
          <w:sz w:val="18"/>
          <w:szCs w:val="18"/>
        </w:rPr>
        <w:t>Jurnal Akademik Pengabdian Masyarakat</w:t>
      </w:r>
      <w:r w:rsidRPr="005B2B21">
        <w:rPr>
          <w:rFonts w:ascii="Roboto Condensed Light" w:hAnsi="Roboto Condensed Light"/>
          <w:noProof/>
          <w:sz w:val="18"/>
          <w:szCs w:val="18"/>
        </w:rPr>
        <w:t xml:space="preserve"> 3, no. 4 (2025): 25–31, https://www.ejurnal.kampusakademik.co.id/index.php/japm/article/view/5047.</w:t>
      </w:r>
      <w:r w:rsidRPr="005B2B21">
        <w:rPr>
          <w:rFonts w:ascii="Roboto Condensed Light" w:hAnsi="Roboto Condensed Light"/>
          <w:sz w:val="18"/>
          <w:szCs w:val="18"/>
        </w:rPr>
        <w:fldChar w:fldCharType="end"/>
      </w:r>
    </w:p>
  </w:footnote>
  <w:footnote w:id="6">
    <w:p w14:paraId="023B6B36"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abstract":"Permasalahan dalam penelitian ini adalah 1) partisipasi pemuda dalam program Karang Taruna desa dilihat aspek pengelolaan program, 2) faktor penghambat dan pendukung partisipasi pemuda dalam program Karang Taruna desa. Tujuan dalam penelitian ini adalah 1) untuk mengetahui partisipasi pemuda dalam program Karang Taruna desa dilihat aspek pengelolaan program, 2) untuk mengetahui faktor penghambat dan pendukung partisipasi pemuda dalam program Karang Taruna desa. Penelitian ini menggunakan pendekatan kualitatif dengan metode deskriptif, teknik pengumpulan data dilakukan dengan cara wawancara, observasi, dan dokumentasi. Subyek penelitian ini berjumlah 8 orang. Keabsahan data yang digunakan adalah triangulasi data yaitu triangulasi sumber. Teknik analisis data adalah deskriptif kualitatif dengan tahap sebagai berikut pengumpulan data, reduksi data, penyajian dan penarikan kesimpulan. Hasil yang diperoleh dalam penelitian ini (1) partisipasi pemuda dalam program Karang Taruna desa dilihat aspek pengelolaan program menggunakan empat tahap partisipasi, yaitu partisipasi dalam perencanaan; partisipasi dalam pelaksanaan dan partisipasi dalam pemanfaatan; (2) faktor yang menghambat partisipasi pemuda dalam program Karang Taruna yaitu keterbatasan waktu dari individu dan rasa kurang percaya diri untuk menyalurkan potensi yang dimiliki. Sedangkan faktor yang mendukung yaitu individu mempunyai kesadaran atau jiwa bersosial yang tinggi untuk membangun masyarakat melalui program Karang Taruna. Saran yang disampaikan partisipasi pemuda dalam program Karang Taruna desa di dusun Kupang Kidul sudah baik dapat dibuktikan dalam pelaksanaan program di setiap bidangnya, diantaranya di bidang pendidikan, keagamaan, olahraga, kesenian, kewirausahaan dan di bidang sosial. Namun, partisipasi pemuda juga harus lebih ditingkatkan lagi dalam melaksanakan program Karang Taruna dengan cara menumbuhkan rasa tanggung jawab kepada anggota Karang Taruna, ketua Karang Taruna memberikan tugas kepada anggotanya seperti melaporkan hasil program kegiatan agar bisa dilaporkan disetiap pertemuan, pengurus Karang Taruna memberikan inovasi berupa kegiatan yang menarik minat pemuda dan remaja sehingga tujuan mengembangkan masyarakat berhasil dengan baik.t untuk memajukan kedisiplinan para. Abstract","author":[{"dropping-particle":"","family":"Sawitri","given":"Nurul","non-dropping-particle":"","parse-names":false,"suffix":""},{"dropping-particle":"","family":"Kisworo","given":"Bagus","non-dropping-particle":"","parse-names":false,"suffix":""}],"container-title":"Journal of Non Formal Education and Community Empowerment","id":"ITEM-1","issue":"2","issued":{"date-parts":[["2013"]]},"page":"39-45","title":"Partisipasi Pemuda Dalam Program Karang Taruna Desa","type":"article-journal","volume":"2"},"uris":["http://www.mendeley.com/documents/?uuid=c7101863-bc8f-4da1-b6cb-646abb735e6e"]}],"mendeley":{"formattedCitation":"Nurul Sawitri and Bagus Kisworo, “Partisipasi Pemuda Dalam Program Karang Taruna Desa,” &lt;i&gt;Journal of Non Formal Education and Community Empowerment&lt;/i&gt; 2, no. 2 (2013): 39–45.","plainTextFormattedCitation":"Nurul Sawitri and Bagus Kisworo, “Partisipasi Pemuda Dalam Program Karang Taruna Desa,” Journal of Non Formal Education and Community Empowerment 2, no. 2 (2013): 39–45.","previouslyFormattedCitation":"Nurul Sawitri and Bagus Kisworo, “Partisipasi Pemuda Dalam Program Karang Taruna Desa,” &lt;i&gt;Journal of Non Formal Education and Community Empowerment&lt;/i&gt; 2, no. 2 (2013): 39–45."},"properties":{"noteIndex":6},"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Nurul Sawitri and Bagus Kisworo, “Partisipasi Pemuda Dalam Program Karang Taruna Desa,” </w:t>
      </w:r>
      <w:r w:rsidRPr="005B2B21">
        <w:rPr>
          <w:rFonts w:ascii="Roboto Condensed Light" w:hAnsi="Roboto Condensed Light"/>
          <w:i/>
          <w:noProof/>
          <w:sz w:val="18"/>
          <w:szCs w:val="18"/>
        </w:rPr>
        <w:t>Journal of Non Formal Education and Community Empowerment</w:t>
      </w:r>
      <w:r w:rsidRPr="005B2B21">
        <w:rPr>
          <w:rFonts w:ascii="Roboto Condensed Light" w:hAnsi="Roboto Condensed Light"/>
          <w:noProof/>
          <w:sz w:val="18"/>
          <w:szCs w:val="18"/>
        </w:rPr>
        <w:t xml:space="preserve"> 2, no. 2 (2013): 39–45.</w:t>
      </w:r>
      <w:r w:rsidRPr="005B2B21">
        <w:rPr>
          <w:rFonts w:ascii="Roboto Condensed Light" w:hAnsi="Roboto Condensed Light"/>
          <w:sz w:val="18"/>
          <w:szCs w:val="18"/>
        </w:rPr>
        <w:fldChar w:fldCharType="end"/>
      </w:r>
    </w:p>
  </w:footnote>
  <w:footnote w:id="7">
    <w:p w14:paraId="3C8C993C"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author":[{"dropping-particle":"","family":"Savira Azizah","given":"","non-dropping-particle":"","parse-names":false,"suffix":""}],"id":"ITEM-1","issued":{"date-parts":[["2022"]]},"title":"Analisis_Gaya_Manajerial_Dan_Kepemimpinan_Ketua_Ka","type":"article"},"uris":["http://www.mendeley.com/documents/?uuid=8eca2efc-527d-423e-9c0f-27a5fe7468ad"]}],"mendeley":{"formattedCitation":"Savira Azizah, “Analisis_Gaya_Manajerial_Dan_Kepemimpinan_Ketua_Ka,” 2022.","plainTextFormattedCitation":"Savira Azizah, “Analisis_Gaya_Manajerial_Dan_Kepemimpinan_Ketua_Ka,” 2022.","previouslyFormattedCitation":"Savira Azizah, “Analisis_Gaya_Manajerial_Dan_Kepemimpinan_Ketua_Ka,” 2022."},"properties":{"noteIndex":7},"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Savira Azizah, “Analisis_Gaya_Manajerial_Dan_Kepemimpinan_Ketua_Ka,” 2022.</w:t>
      </w:r>
      <w:r w:rsidRPr="005B2B21">
        <w:rPr>
          <w:rFonts w:ascii="Roboto Condensed Light" w:hAnsi="Roboto Condensed Light"/>
          <w:sz w:val="18"/>
          <w:szCs w:val="18"/>
        </w:rPr>
        <w:fldChar w:fldCharType="end"/>
      </w:r>
    </w:p>
  </w:footnote>
  <w:footnote w:id="8">
    <w:p w14:paraId="78DF697D"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6007/ijarbss/v13-i14/18354","abstract":"Organizational development programs are essential for organization to achieve their goals and enhance their effectiveness. Improved effectiveness can result in higher quality operations and increased productivity of human resources. Therefore, it is crucial for all organization to undergo an organizational development program that assesses their system, structure, process, strategy, and technology. Such a program can improve the excellence of human resources in the organization. An effective strategy can promote organizational sustainability, but as the environment changes, organization need to review their strategies in organizational development planning. Thus, this paper discusses the literature for organizational sustainability in profit and non-profit. Previous research has shown that both profit-based and non-profit-based organization face challenges in maintaining sustainability due to social, economic, and political changes. This is because these changes can affect each non-profit organization, which has its own unique mission, strategy, and goals. Youth organization as non-profit organization commencing with the organization's decision to formally endorse the innovation, is best characterized as a period of experimentation through which innovative ideas are incrementally translated into youth organization sustainability.","author":[{"dropping-particle":"","family":"Mohd Shukree","given":"Anis Suriany Che","non-dropping-particle":"","parse-names":false,"suffix":""},{"dropping-particle":"","family":"Arshad","given":"Mohd Mursyid","non-dropping-particle":"","parse-names":false,"suffix":""},{"dropping-particle":"","family":"Ismail","given":"Ismi Arif","non-dropping-particle":"","parse-names":false,"suffix":""},{"dropping-particle":"","family":"Alias","given":"Siti Noormi","non-dropping-particle":"","parse-names":false,"suffix":""}],"container-title":"International Journal of Academic Research in Business and Social Sciences","id":"ITEM-1","issue":"14","issued":{"date-parts":[["2023"]]},"page":"135-149","title":"Organization Development and Sustainability in Youth Organization","type":"article-journal","volume":"13"},"uris":["http://www.mendeley.com/documents/?uuid=1d48564f-af95-4849-adde-e78acd9675fb"]}],"mendeley":{"formattedCitation":"Anis Suriany Che Mohd Shukree et al., “Organization Development and Sustainability in Youth Organization,” &lt;i&gt;International Journal of Academic Research in Business and Social Sciences&lt;/i&gt; 13, no. 14 (2023): 135–49, https://doi.org/10.6007/ijarbss/v13-i14/18354.","plainTextFormattedCitation":"Anis Suriany Che Mohd Shukree et al., “Organization Development and Sustainability in Youth Organization,” International Journal of Academic Research in Business and Social Sciences 13, no. 14 (2023): 135–49, https://doi.org/10.6007/ijarbss/v13-i14/18354.","previouslyFormattedCitation":"Anis Suriany Che Mohd Shukree et al., “Organization Development and Sustainability in Youth Organization,” &lt;i&gt;International Journal of Academic Research in Business and Social Sciences&lt;/i&gt; 13, no. 14 (2023): 135–49, https://doi.org/10.6007/ijarbss/v13-i14/18354."},"properties":{"noteIndex":8},"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Anis Suriany Che Mohd Shukree et al., “Organization Development and Sustainability in Youth Organization,” </w:t>
      </w:r>
      <w:r w:rsidRPr="005B2B21">
        <w:rPr>
          <w:rFonts w:ascii="Roboto Condensed Light" w:hAnsi="Roboto Condensed Light"/>
          <w:i/>
          <w:noProof/>
          <w:sz w:val="18"/>
          <w:szCs w:val="18"/>
        </w:rPr>
        <w:t>International Journal of Academic Research in Business and Social Sciences</w:t>
      </w:r>
      <w:r w:rsidRPr="005B2B21">
        <w:rPr>
          <w:rFonts w:ascii="Roboto Condensed Light" w:hAnsi="Roboto Condensed Light"/>
          <w:noProof/>
          <w:sz w:val="18"/>
          <w:szCs w:val="18"/>
        </w:rPr>
        <w:t xml:space="preserve"> 13, no. 14 (2023): 135–49, https://doi.org/10.6007/ijarbss/v13-i14/18354.</w:t>
      </w:r>
      <w:r w:rsidRPr="005B2B21">
        <w:rPr>
          <w:rFonts w:ascii="Roboto Condensed Light" w:hAnsi="Roboto Condensed Light"/>
          <w:sz w:val="18"/>
          <w:szCs w:val="18"/>
        </w:rPr>
        <w:fldChar w:fldCharType="end"/>
      </w:r>
    </w:p>
  </w:footnote>
  <w:footnote w:id="9">
    <w:p w14:paraId="2DDED753"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4473/TPM31.4.10","ISSN":"19726325","abstract":"This systematic literature review explores the critical role of leadership in influencing volunteer retention and intent to remain within Nonprofit Organizations (NPOs). Despite the essential contribution of volunteers to the sustainability of NPOs, research on how leadership influences these dynamics remains poor. This review aims to fill this gap by identifying the main appro aches to leadership and their effects on volunteer outcomes. Following the PRISMA guidelines, 13 peer-reviewed articles published between 2000 and 2024 were selected for analysis. A qualitative analysis of these studies was conducted using the T-Lab software to analyze semantic associations. Findings suggest that Leader-Member Exchange (LMX) theory, servant, and transformational leadership are the most prevalent approaches used to explain volunteers ’ intentions to remain. The review also underscores the significant mediation role of work-related and individual factors, such as job satisfaction and volunteers’ motivation, which are influenced by these leadership styles. Effec-tive leadership enhances volunteer retention and fosters deeper organizational commitment and sat-isfaction, contributing to the sustained volunteer engagement and operational success of NPOs. This study emphasizes the need for tailored leadership strategies to nurture and retain volunteer work-forces, which are essential components of NPOs.","author":[{"dropping-particle":"","family":"Benevene","given":"Paula","non-dropping-particle":"","parse-names":false,"suffix":""},{"dropping-particle":"","family":"Buonomo","given":"Ilaria","non-dropping-particle":"","parse-names":false,"suffix":""},{"dropping-particle":"","family":"Pansini","given":"Martina","non-dropping-particle":"","parse-names":false,"suffix":""},{"dropping-particle":"","family":"D’anna","given":"Francesco","non-dropping-particle":"","parse-names":false,"suffix":""}],"container-title":"TPM - Testing, Psychometrics, Methodology in Applied Psychology","id":"ITEM-1","issue":"4","issued":{"date-parts":[["2024"]]},"page":"589-606","title":"Leadership and Volunteers’ Experiences in Nonprofit Organizations: a Systematic Literature Review","type":"article-journal","volume":"31"},"uris":["http://www.mendeley.com/documents/?uuid=75fd76fe-8721-428f-9aaa-f0ab1a2d2111"]}],"mendeley":{"formattedCitation":"Paula Benevene et al., “Leadership and Volunteers’ Experiences in Nonprofit Organizations: A Systematic Literature Review,” &lt;i&gt;TPM - Testing, Psychometrics, Methodology in Applied Psychology&lt;/i&gt; 31, no. 4 (2024): 589–606, https://doi.org/10.4473/TPM31.4.10.","plainTextFormattedCitation":"Paula Benevene et al., “Leadership and Volunteers’ Experiences in Nonprofit Organizations: A Systematic Literature Review,” TPM - Testing, Psychometrics, Methodology in Applied Psychology 31, no. 4 (2024): 589–606, https://doi.org/10.4473/TPM31.4.10.","previouslyFormattedCitation":"Paula Benevene et al., “Leadership and Volunteers’ Experiences in Nonprofit Organizations: A Systematic Literature Review,” &lt;i&gt;TPM - Testing, Psychometrics, Methodology in Applied Psychology&lt;/i&gt; 31, no. 4 (2024): 589–606, https://doi.org/10.4473/TPM31.4.10."},"properties":{"noteIndex":9},"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Paula Benevene et al., “Leadership and Volunteers’ Experiences in Nonprofit Organizations: A Systematic Literature Review,” </w:t>
      </w:r>
      <w:r w:rsidRPr="005B2B21">
        <w:rPr>
          <w:rFonts w:ascii="Roboto Condensed Light" w:hAnsi="Roboto Condensed Light"/>
          <w:i/>
          <w:noProof/>
          <w:sz w:val="18"/>
          <w:szCs w:val="18"/>
        </w:rPr>
        <w:t>TPM - Testing, Psychometrics, Methodology in Applied Psychology</w:t>
      </w:r>
      <w:r w:rsidRPr="005B2B21">
        <w:rPr>
          <w:rFonts w:ascii="Roboto Condensed Light" w:hAnsi="Roboto Condensed Light"/>
          <w:noProof/>
          <w:sz w:val="18"/>
          <w:szCs w:val="18"/>
        </w:rPr>
        <w:t xml:space="preserve"> 31, no. 4 (2024): 589–606, https://doi.org/10.4473/TPM31.4.10.</w:t>
      </w:r>
      <w:r w:rsidRPr="005B2B21">
        <w:rPr>
          <w:rFonts w:ascii="Roboto Condensed Light" w:hAnsi="Roboto Condensed Light"/>
          <w:sz w:val="18"/>
          <w:szCs w:val="18"/>
        </w:rPr>
        <w:fldChar w:fldCharType="end"/>
      </w:r>
    </w:p>
  </w:footnote>
  <w:footnote w:id="10">
    <w:p w14:paraId="58F748D1"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author":[{"dropping-particle":"","family":"Chraimukh","given":"Hameedah Ghjaer","non-dropping-particle":"","parse-names":false,"suffix":""}],"id":"ITEM-1","issue":"12","issued":{"date-parts":[["2025"]]},"page":"292-311","title":"The Role of Exemplary Leadership Practices in Employee Passion at Work Through the Mediating Role of Health Supporting Leadership : Applied Study","type":"article-journal","volume":"2"},"uris":["http://www.mendeley.com/documents/?uuid=f071753a-f698-44f9-a2e7-ed9fefe0008b"]}],"mendeley":{"formattedCitation":"Hameedah Ghjaer Chraimukh, “The Role of Exemplary Leadership Practices in Employee Passion at Work Through the Mediating Role of Health Supporting Leadership</w:instrText>
      </w:r>
      <w:r w:rsidRPr="005B2B21">
        <w:rPr>
          <w:rFonts w:ascii="Times New Roman" w:hAnsi="Times New Roman" w:cs="Times New Roman"/>
          <w:sz w:val="18"/>
          <w:szCs w:val="18"/>
        </w:rPr>
        <w:instrText> </w:instrText>
      </w:r>
      <w:r w:rsidRPr="005B2B21">
        <w:rPr>
          <w:rFonts w:ascii="Roboto Condensed Light" w:hAnsi="Roboto Condensed Light"/>
          <w:sz w:val="18"/>
          <w:szCs w:val="18"/>
        </w:rPr>
        <w:instrText>: Applied Study</w:instrText>
      </w:r>
      <w:r w:rsidRPr="005B2B21">
        <w:rPr>
          <w:rFonts w:ascii="Roboto Condensed Light" w:hAnsi="Roboto Condensed Light" w:cs="Roboto Condensed"/>
          <w:sz w:val="18"/>
          <w:szCs w:val="18"/>
        </w:rPr>
        <w:instrText>”</w:instrText>
      </w:r>
      <w:r w:rsidRPr="005B2B21">
        <w:rPr>
          <w:rFonts w:ascii="Roboto Condensed Light" w:hAnsi="Roboto Condensed Light"/>
          <w:sz w:val="18"/>
          <w:szCs w:val="18"/>
        </w:rPr>
        <w:instrText xml:space="preserve"> 2, no. 12 (2025): 292</w:instrText>
      </w:r>
      <w:r w:rsidRPr="005B2B21">
        <w:rPr>
          <w:rFonts w:ascii="Roboto Condensed Light" w:hAnsi="Roboto Condensed Light" w:cs="Roboto Condensed"/>
          <w:sz w:val="18"/>
          <w:szCs w:val="18"/>
        </w:rPr>
        <w:instrText>–</w:instrText>
      </w:r>
      <w:r w:rsidRPr="005B2B21">
        <w:rPr>
          <w:rFonts w:ascii="Roboto Condensed Light" w:hAnsi="Roboto Condensed Light"/>
          <w:sz w:val="18"/>
          <w:szCs w:val="18"/>
        </w:rPr>
        <w:instrText xml:space="preserve">311.","plainTextFormattedCitation":"Hameedah Ghjaer Chraimukh, </w:instrText>
      </w:r>
      <w:r w:rsidRPr="005B2B21">
        <w:rPr>
          <w:rFonts w:ascii="Roboto Condensed Light" w:hAnsi="Roboto Condensed Light" w:cs="Roboto Condensed"/>
          <w:sz w:val="18"/>
          <w:szCs w:val="18"/>
        </w:rPr>
        <w:instrText>“</w:instrText>
      </w:r>
      <w:r w:rsidRPr="005B2B21">
        <w:rPr>
          <w:rFonts w:ascii="Roboto Condensed Light" w:hAnsi="Roboto Condensed Light"/>
          <w:sz w:val="18"/>
          <w:szCs w:val="18"/>
        </w:rPr>
        <w:instrText>The Role of Exemplary Leadership Practices in Employee Passion at Work Through the Mediating Role of Health Supporting Leadership</w:instrText>
      </w:r>
      <w:r w:rsidRPr="005B2B21">
        <w:rPr>
          <w:rFonts w:ascii="Times New Roman" w:hAnsi="Times New Roman" w:cs="Times New Roman"/>
          <w:sz w:val="18"/>
          <w:szCs w:val="18"/>
        </w:rPr>
        <w:instrText> </w:instrText>
      </w:r>
      <w:r w:rsidRPr="005B2B21">
        <w:rPr>
          <w:rFonts w:ascii="Roboto Condensed Light" w:hAnsi="Roboto Condensed Light"/>
          <w:sz w:val="18"/>
          <w:szCs w:val="18"/>
        </w:rPr>
        <w:instrText>: Applied Study</w:instrText>
      </w:r>
      <w:r w:rsidRPr="005B2B21">
        <w:rPr>
          <w:rFonts w:ascii="Roboto Condensed Light" w:hAnsi="Roboto Condensed Light" w:cs="Roboto Condensed"/>
          <w:sz w:val="18"/>
          <w:szCs w:val="18"/>
        </w:rPr>
        <w:instrText>”</w:instrText>
      </w:r>
      <w:r w:rsidRPr="005B2B21">
        <w:rPr>
          <w:rFonts w:ascii="Roboto Condensed Light" w:hAnsi="Roboto Condensed Light"/>
          <w:sz w:val="18"/>
          <w:szCs w:val="18"/>
        </w:rPr>
        <w:instrText xml:space="preserve"> 2, no. 12 (2025): 292–311.","previouslyFormattedCitation":"Hameedah Ghjaer Chraimukh, “The Role of Exemplary Leadership Practices in Employee Passion at Work Through the Mediating Role of Health Supporting Leadership</w:instrText>
      </w:r>
      <w:r w:rsidRPr="005B2B21">
        <w:rPr>
          <w:rFonts w:ascii="Times New Roman" w:hAnsi="Times New Roman" w:cs="Times New Roman"/>
          <w:sz w:val="18"/>
          <w:szCs w:val="18"/>
        </w:rPr>
        <w:instrText> </w:instrText>
      </w:r>
      <w:r w:rsidRPr="005B2B21">
        <w:rPr>
          <w:rFonts w:ascii="Roboto Condensed Light" w:hAnsi="Roboto Condensed Light"/>
          <w:sz w:val="18"/>
          <w:szCs w:val="18"/>
        </w:rPr>
        <w:instrText>: Applied Study</w:instrText>
      </w:r>
      <w:r w:rsidRPr="005B2B21">
        <w:rPr>
          <w:rFonts w:ascii="Roboto Condensed Light" w:hAnsi="Roboto Condensed Light" w:cs="Roboto Condensed"/>
          <w:sz w:val="18"/>
          <w:szCs w:val="18"/>
        </w:rPr>
        <w:instrText>”</w:instrText>
      </w:r>
      <w:r w:rsidRPr="005B2B21">
        <w:rPr>
          <w:rFonts w:ascii="Roboto Condensed Light" w:hAnsi="Roboto Condensed Light"/>
          <w:sz w:val="18"/>
          <w:szCs w:val="18"/>
        </w:rPr>
        <w:instrText xml:space="preserve"> 2, no. 12 (2025): 292</w:instrText>
      </w:r>
      <w:r w:rsidRPr="005B2B21">
        <w:rPr>
          <w:rFonts w:ascii="Roboto Condensed Light" w:hAnsi="Roboto Condensed Light" w:cs="Roboto Condensed"/>
          <w:sz w:val="18"/>
          <w:szCs w:val="18"/>
        </w:rPr>
        <w:instrText>–</w:instrText>
      </w:r>
      <w:r w:rsidRPr="005B2B21">
        <w:rPr>
          <w:rFonts w:ascii="Roboto Condensed Light" w:hAnsi="Roboto Condensed Light"/>
          <w:sz w:val="18"/>
          <w:szCs w:val="18"/>
        </w:rPr>
        <w:instrText>311."},"properties":{"noteIndex":10},"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Hameedah Ghjaer Chraimukh, “The Role of Exemplary Leadership Practices in Employee Passion at Work Through the Mediating Role of Health Supporting Leadership</w:t>
      </w:r>
      <w:r w:rsidRPr="005B2B21">
        <w:rPr>
          <w:rFonts w:ascii="Times New Roman" w:hAnsi="Times New Roman" w:cs="Times New Roman"/>
          <w:noProof/>
          <w:sz w:val="18"/>
          <w:szCs w:val="18"/>
        </w:rPr>
        <w:t> </w:t>
      </w:r>
      <w:r w:rsidRPr="005B2B21">
        <w:rPr>
          <w:rFonts w:ascii="Roboto Condensed Light" w:hAnsi="Roboto Condensed Light"/>
          <w:noProof/>
          <w:sz w:val="18"/>
          <w:szCs w:val="18"/>
        </w:rPr>
        <w:t>: Applied Study</w:t>
      </w:r>
      <w:r w:rsidRPr="005B2B21">
        <w:rPr>
          <w:rFonts w:ascii="Roboto Condensed Light" w:hAnsi="Roboto Condensed Light" w:cs="Roboto Condensed"/>
          <w:noProof/>
          <w:sz w:val="18"/>
          <w:szCs w:val="18"/>
        </w:rPr>
        <w:t>”</w:t>
      </w:r>
      <w:r w:rsidRPr="005B2B21">
        <w:rPr>
          <w:rFonts w:ascii="Roboto Condensed Light" w:hAnsi="Roboto Condensed Light"/>
          <w:noProof/>
          <w:sz w:val="18"/>
          <w:szCs w:val="18"/>
        </w:rPr>
        <w:t xml:space="preserve"> 2, no. 12 (2025): 292</w:t>
      </w:r>
      <w:r w:rsidRPr="005B2B21">
        <w:rPr>
          <w:rFonts w:ascii="Roboto Condensed Light" w:hAnsi="Roboto Condensed Light" w:cs="Roboto Condensed"/>
          <w:noProof/>
          <w:sz w:val="18"/>
          <w:szCs w:val="18"/>
        </w:rPr>
        <w:t>–</w:t>
      </w:r>
      <w:r w:rsidRPr="005B2B21">
        <w:rPr>
          <w:rFonts w:ascii="Roboto Condensed Light" w:hAnsi="Roboto Condensed Light"/>
          <w:noProof/>
          <w:sz w:val="18"/>
          <w:szCs w:val="18"/>
        </w:rPr>
        <w:t>311.</w:t>
      </w:r>
      <w:r w:rsidRPr="005B2B21">
        <w:rPr>
          <w:rFonts w:ascii="Roboto Condensed Light" w:hAnsi="Roboto Condensed Light"/>
          <w:sz w:val="18"/>
          <w:szCs w:val="18"/>
        </w:rPr>
        <w:fldChar w:fldCharType="end"/>
      </w:r>
    </w:p>
  </w:footnote>
  <w:footnote w:id="11">
    <w:p w14:paraId="21B16693"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4473/TPM31.4.10","ISSN":"19726325","abstract":"This systematic literature review explores the critical role of leadership in influencing volunteer retention and intent to remain within Nonprofit Organizations (NPOs). Despite the essential contribution of volunteers to the sustainability of NPOs, research on how leadership influences these dynamics remains poor. This review aims to fill this gap by identifying the main appro aches to leadership and their effects on volunteer outcomes. Following the PRISMA guidelines, 13 peer-reviewed articles published between 2000 and 2024 were selected for analysis. A qualitative analysis of these studies was conducted using the T-Lab software to analyze semantic associations. Findings suggest that Leader-Member Exchange (LMX) theory, servant, and transformational leadership are the most prevalent approaches used to explain volunteers ’ intentions to remain. The review also underscores the significant mediation role of work-related and individual factors, such as job satisfaction and volunteers’ motivation, which are influenced by these leadership styles. Effec-tive leadership enhances volunteer retention and fosters deeper organizational commitment and sat-isfaction, contributing to the sustained volunteer engagement and operational success of NPOs. This study emphasizes the need for tailored leadership strategies to nurture and retain volunteer work-forces, which are essential components of NPOs.","author":[{"dropping-particle":"","family":"Benevene","given":"Paula","non-dropping-particle":"","parse-names":false,"suffix":""},{"dropping-particle":"","family":"Buonomo","given":"Ilaria","non-dropping-particle":"","parse-names":false,"suffix":""},{"dropping-particle":"","family":"Pansini","given":"Martina","non-dropping-particle":"","parse-names":false,"suffix":""},{"dropping-particle":"","family":"D’anna","given":"Francesco","non-dropping-particle":"","parse-names":false,"suffix":""}],"container-title":"TPM - Testing, Psychometrics, Methodology in Applied Psychology","id":"ITEM-1","issue":"4","issued":{"date-parts":[["2024"]]},"page":"589-606","title":"Leadership and Volunteers’ Experiences in Nonprofit Organizations: a Systematic Literature Review","type":"article-journal","volume":"31"},"uris":["http://www.mendeley.com/documents/?uuid=75fd76fe-8721-428f-9aaa-f0ab1a2d2111"]}],"mendeley":{"formattedCitation":"Benevene et al., “Leadership and Volunteers’ Experiences in Nonprofit Organizations: A Systematic Literature Review.”","plainTextFormattedCitation":"Benevene et al., “Leadership and Volunteers’ Experiences in Nonprofit Organizations: A Systematic Literature Review.”","previouslyFormattedCitation":"Benevene et al., “Leadership and Volunteers’ Experiences in Nonprofit Organizations: A Systematic Literature Review.”"},"properties":{"noteIndex":11},"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Benevene et al., “Leadership and Volunteers’ Experiences in Nonprofit Organizations: A Systematic Literature Review.”</w:t>
      </w:r>
      <w:r w:rsidRPr="005B2B21">
        <w:rPr>
          <w:rFonts w:ascii="Roboto Condensed Light" w:hAnsi="Roboto Condensed Light"/>
          <w:sz w:val="18"/>
          <w:szCs w:val="18"/>
        </w:rPr>
        <w:fldChar w:fldCharType="end"/>
      </w:r>
    </w:p>
  </w:footnote>
  <w:footnote w:id="12">
    <w:p w14:paraId="2DB8D76A"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author":[{"dropping-particle":"","family":"Chraimukh","given":"Hameedah Ghjaer","non-dropping-particle":"","parse-names":false,"suffix":""}],"id":"ITEM-1","issue":"12","issued":{"date-parts":[["2025"]]},"page":"292-311","title":"The Role of Exemplary Leadership Practices in Employee Passion at Work Through the Mediating Role of Health Supporting Leadership : Applied Study","type":"article-journal","volume":"2"},"uris":["http://www.mendeley.com/documents/?uuid=f071753a-f698-44f9-a2e7-ed9fefe0008b"]}],"mendeley":{"formattedCitation":"Chraimukh, “The Role of Exemplary Leadership Practices in Employee Passion at Work Through the Mediating Role of Health Supporting Leadership</w:instrText>
      </w:r>
      <w:r w:rsidRPr="005B2B21">
        <w:rPr>
          <w:rFonts w:ascii="Times New Roman" w:hAnsi="Times New Roman" w:cs="Times New Roman"/>
          <w:sz w:val="18"/>
          <w:szCs w:val="18"/>
        </w:rPr>
        <w:instrText> </w:instrText>
      </w:r>
      <w:r w:rsidRPr="005B2B21">
        <w:rPr>
          <w:rFonts w:ascii="Roboto Condensed Light" w:hAnsi="Roboto Condensed Light"/>
          <w:sz w:val="18"/>
          <w:szCs w:val="18"/>
        </w:rPr>
        <w:instrText>: Applied Study.</w:instrText>
      </w:r>
      <w:r w:rsidRPr="005B2B21">
        <w:rPr>
          <w:rFonts w:ascii="Roboto Condensed Light" w:hAnsi="Roboto Condensed Light" w:cs="Roboto Condensed"/>
          <w:sz w:val="18"/>
          <w:szCs w:val="18"/>
        </w:rPr>
        <w:instrText>”</w:instrText>
      </w:r>
      <w:r w:rsidRPr="005B2B21">
        <w:rPr>
          <w:rFonts w:ascii="Roboto Condensed Light" w:hAnsi="Roboto Condensed Light"/>
          <w:sz w:val="18"/>
          <w:szCs w:val="18"/>
        </w:rPr>
        <w:instrText xml:space="preserve">","plainTextFormattedCitation":"Chraimukh, </w:instrText>
      </w:r>
      <w:r w:rsidRPr="005B2B21">
        <w:rPr>
          <w:rFonts w:ascii="Roboto Condensed Light" w:hAnsi="Roboto Condensed Light" w:cs="Roboto Condensed"/>
          <w:sz w:val="18"/>
          <w:szCs w:val="18"/>
        </w:rPr>
        <w:instrText>“</w:instrText>
      </w:r>
      <w:r w:rsidRPr="005B2B21">
        <w:rPr>
          <w:rFonts w:ascii="Roboto Condensed Light" w:hAnsi="Roboto Condensed Light"/>
          <w:sz w:val="18"/>
          <w:szCs w:val="18"/>
        </w:rPr>
        <w:instrText>The Role of Exemplary Leadership Practices in Employee Passion at Work Through the Mediating Role of Health Supporting Leadership</w:instrText>
      </w:r>
      <w:r w:rsidRPr="005B2B21">
        <w:rPr>
          <w:rFonts w:ascii="Times New Roman" w:hAnsi="Times New Roman" w:cs="Times New Roman"/>
          <w:sz w:val="18"/>
          <w:szCs w:val="18"/>
        </w:rPr>
        <w:instrText> </w:instrText>
      </w:r>
      <w:r w:rsidRPr="005B2B21">
        <w:rPr>
          <w:rFonts w:ascii="Roboto Condensed Light" w:hAnsi="Roboto Condensed Light"/>
          <w:sz w:val="18"/>
          <w:szCs w:val="18"/>
        </w:rPr>
        <w:instrText>: Applied Study.</w:instrText>
      </w:r>
      <w:r w:rsidRPr="005B2B21">
        <w:rPr>
          <w:rFonts w:ascii="Roboto Condensed Light" w:hAnsi="Roboto Condensed Light" w:cs="Roboto Condensed"/>
          <w:sz w:val="18"/>
          <w:szCs w:val="18"/>
        </w:rPr>
        <w:instrText>”</w:instrText>
      </w:r>
      <w:r w:rsidRPr="005B2B21">
        <w:rPr>
          <w:rFonts w:ascii="Roboto Condensed Light" w:hAnsi="Roboto Condensed Light"/>
          <w:sz w:val="18"/>
          <w:szCs w:val="18"/>
        </w:rPr>
        <w:instrText xml:space="preserve">","previouslyFormattedCitation":"Chraimukh, </w:instrText>
      </w:r>
      <w:r w:rsidRPr="005B2B21">
        <w:rPr>
          <w:rFonts w:ascii="Roboto Condensed Light" w:hAnsi="Roboto Condensed Light" w:cs="Roboto Condensed"/>
          <w:sz w:val="18"/>
          <w:szCs w:val="18"/>
        </w:rPr>
        <w:instrText>“</w:instrText>
      </w:r>
      <w:r w:rsidRPr="005B2B21">
        <w:rPr>
          <w:rFonts w:ascii="Roboto Condensed Light" w:hAnsi="Roboto Condensed Light"/>
          <w:sz w:val="18"/>
          <w:szCs w:val="18"/>
        </w:rPr>
        <w:instrText>The Role of Exemplary Leadership Practices in Employee Passion at Work Through the Mediating Role of Health Supporting Leadership</w:instrText>
      </w:r>
      <w:r w:rsidRPr="005B2B21">
        <w:rPr>
          <w:rFonts w:ascii="Times New Roman" w:hAnsi="Times New Roman" w:cs="Times New Roman"/>
          <w:sz w:val="18"/>
          <w:szCs w:val="18"/>
        </w:rPr>
        <w:instrText> </w:instrText>
      </w:r>
      <w:r w:rsidRPr="005B2B21">
        <w:rPr>
          <w:rFonts w:ascii="Roboto Condensed Light" w:hAnsi="Roboto Condensed Light"/>
          <w:sz w:val="18"/>
          <w:szCs w:val="18"/>
        </w:rPr>
        <w:instrText>: Applied Study.</w:instrText>
      </w:r>
      <w:r w:rsidRPr="005B2B21">
        <w:rPr>
          <w:rFonts w:ascii="Roboto Condensed Light" w:hAnsi="Roboto Condensed Light" w:cs="Roboto Condensed"/>
          <w:sz w:val="18"/>
          <w:szCs w:val="18"/>
        </w:rPr>
        <w:instrText>”</w:instrText>
      </w:r>
      <w:r w:rsidRPr="005B2B21">
        <w:rPr>
          <w:rFonts w:ascii="Roboto Condensed Light" w:hAnsi="Roboto Condensed Light"/>
          <w:sz w:val="18"/>
          <w:szCs w:val="18"/>
        </w:rPr>
        <w:instrText>"},"properties":{"noteIndex":12},"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Chraimukh, “The Role of Exemplary Leadership Practices in Employee Passion at Work Through the Mediating Role of Health Supporting Leadership</w:t>
      </w:r>
      <w:r w:rsidRPr="005B2B21">
        <w:rPr>
          <w:rFonts w:ascii="Times New Roman" w:hAnsi="Times New Roman" w:cs="Times New Roman"/>
          <w:noProof/>
          <w:sz w:val="18"/>
          <w:szCs w:val="18"/>
        </w:rPr>
        <w:t> </w:t>
      </w:r>
      <w:r w:rsidRPr="005B2B21">
        <w:rPr>
          <w:rFonts w:ascii="Roboto Condensed Light" w:hAnsi="Roboto Condensed Light"/>
          <w:noProof/>
          <w:sz w:val="18"/>
          <w:szCs w:val="18"/>
        </w:rPr>
        <w:t>: Applied Study.</w:t>
      </w:r>
      <w:r w:rsidRPr="005B2B21">
        <w:rPr>
          <w:rFonts w:ascii="Roboto Condensed Light" w:hAnsi="Roboto Condensed Light" w:cs="Roboto Condensed"/>
          <w:noProof/>
          <w:sz w:val="18"/>
          <w:szCs w:val="18"/>
        </w:rPr>
        <w:t>”</w:t>
      </w:r>
      <w:r w:rsidRPr="005B2B21">
        <w:rPr>
          <w:rFonts w:ascii="Roboto Condensed Light" w:hAnsi="Roboto Condensed Light"/>
          <w:sz w:val="18"/>
          <w:szCs w:val="18"/>
        </w:rPr>
        <w:fldChar w:fldCharType="end"/>
      </w:r>
    </w:p>
  </w:footnote>
  <w:footnote w:id="13">
    <w:p w14:paraId="272CD853"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3389/fpsyg.2020.602466","ISSN":"16641078","abstract":"Despite the relative scarcity of studies on the impact of leadership styles on satisfaction and commitment of volunteers within non-profit organizations, this relationship plays a crucial role in fostering sustained volunteerism and volunteers' well-being. A questionnaire was administered to more than 200 volunteers involved in delivering social services in non-profit organizations from Central and Northern Italy. The questionnaire contained the Volunteer Satisfaction Index, the sub-scale on Affective Commitment of the Organizational Commitment Scale, and two sub-scales of the Key Leadership Behaviors, namely: Helping people to grow and lead, and Enabling learning and innovation. Socio-demographic data were collected as well. Findings revealed that leaders' actions oriented toward the enablement of learning and innovation have an effect on volunteers' affective commitment, through the full mediation of volunteer satisfaction. Leaders' actions oriented toward the growth and empowerment of volunteers, instead, did not show significant relationships with volunteer satisfaction and affective commitment.","author":[{"dropping-particle":"","family":"Benevene","given":"Paula","non-dropping-particle":"","parse-names":false,"suffix":""},{"dropping-particle":"","family":"Buonomo","given":"Ilaria","non-dropping-particle":"","parse-names":false,"suffix":""},{"dropping-particle":"","family":"West","given":"Michael","non-dropping-particle":"","parse-names":false,"suffix":""}],"container-title":"Frontiers in Psychology","id":"ITEM-1","issue":"November","issued":{"date-parts":[["2020"]]},"page":"1-14","title":"The Relationship Between Leadership Behaviors and Volunteer Commitment: The Role of Volunteer Satisfaction","type":"article-journal","volume":"11"},"uris":["http://www.mendeley.com/documents/?uuid=695f2a04-83e0-45a1-aef0-ad3e37889b6d"]}],"mendeley":{"formattedCitation":"Paula Benevene, Ilaria Buonomo, and Michael West, “The Relationship Between Leadership Behaviors and Volunteer Commitment: The Role of Volunteer Satisfaction,” &lt;i&gt;Frontiers in Psychology&lt;/i&gt; 11, no. November (2020): 1–14, https://doi.org/10.3389/fpsyg.2020.602466.","plainTextFormattedCitation":"Paula Benevene, Ilaria Buonomo, and Michael West, “The Relationship Between Leadership Behaviors and Volunteer Commitment: The Role of Volunteer Satisfaction,” Frontiers in Psychology 11, no. November (2020): 1–14, https://doi.org/10.3389/fpsyg.2020.602466.","previouslyFormattedCitation":"Paula Benevene, Ilaria Buonomo, and Michael West, “The Relationship Between Leadership Behaviors and Volunteer Commitment: The Role of Volunteer Satisfaction,” &lt;i&gt;Frontiers in Psychology&lt;/i&gt; 11, no. November (2020): 1–14, https://doi.org/10.3389/fpsyg.2020.602466."},"properties":{"noteIndex":13},"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Paula Benevene, Ilaria Buonomo, and Michael West, “The Relationship Between Leadership Behaviors and Volunteer Commitment: The Role of Volunteer Satisfaction,” </w:t>
      </w:r>
      <w:r w:rsidRPr="005B2B21">
        <w:rPr>
          <w:rFonts w:ascii="Roboto Condensed Light" w:hAnsi="Roboto Condensed Light"/>
          <w:i/>
          <w:noProof/>
          <w:sz w:val="18"/>
          <w:szCs w:val="18"/>
        </w:rPr>
        <w:t>Frontiers in Psychology</w:t>
      </w:r>
      <w:r w:rsidRPr="005B2B21">
        <w:rPr>
          <w:rFonts w:ascii="Roboto Condensed Light" w:hAnsi="Roboto Condensed Light"/>
          <w:noProof/>
          <w:sz w:val="18"/>
          <w:szCs w:val="18"/>
        </w:rPr>
        <w:t xml:space="preserve"> 11, no. November (2020): 1–14, https://doi.org/10.3389/fpsyg.2020.602466.</w:t>
      </w:r>
      <w:r w:rsidRPr="005B2B21">
        <w:rPr>
          <w:rFonts w:ascii="Roboto Condensed Light" w:hAnsi="Roboto Condensed Light"/>
          <w:sz w:val="18"/>
          <w:szCs w:val="18"/>
        </w:rPr>
        <w:fldChar w:fldCharType="end"/>
      </w:r>
    </w:p>
  </w:footnote>
  <w:footnote w:id="14">
    <w:p w14:paraId="7E73A152"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1007/s11266-023-00588-6","ISSN":"09578765","abstract":"Events such as pandemics, natural disasters, and other social issues reveal societies’ increasing reliance on voluntary unpaid workers. However, there is a decline in people’s willingness to volunteer with established organisations. While management research has shown that leadership plays a major role in motivating and retaining paid employees, further investigation is needed to understand how leadership motivates volunteers. This paper integrates leadership literature into a widely adopted volunteer motivation model through a narrative review, aiming to distil precise leader behaviours that could be used to fulfil or trigger people’s motivation to perform unpaid work. Our goal is to draw clear conceptual links between the different facets of leader behaviours and volunteer motivation and highlight the role of leadership in triggering and fulfilling volunteer motivation and therefore sustaining vital volunteer workforces. Limitations of our chosen approach, implications, and future research directions are discussed.","author":[{"dropping-particle":"","family":"Tsai","given":"Amber C.Y.","non-dropping-particle":"","parse-names":false,"suffix":""},{"dropping-particle":"","family":"Newstead","given":"Toby","non-dropping-particle":"","parse-names":false,"suffix":""},{"dropping-particle":"","family":"Lewis","given":"Gemma","non-dropping-particle":"","parse-names":false,"suffix":""},{"dropping-particle":"","family":"Chuah","given":"Swee Hoon","non-dropping-particle":"","parse-names":false,"suffix":""}],"container-title":"Voluntas","id":"ITEM-1","issue":"2","issued":{"date-parts":[["2024"]]},"page":"266-276","publisher":"Springer US","title":"Leading Volunteer Motivation: How Leader Behaviour can Trigger and Fulfil Volunteers’ Motivations","type":"article-journal","volume":"35"},"uris":["http://www.mendeley.com/documents/?uuid=fdfe5687-8c43-41c8-aad5-d5f883737fc2"]}],"mendeley":{"formattedCitation":"Amber C.Y. Tsai et al., “Leading Volunteer Motivation: How Leader Behaviour Can Trigger and Fulfil Volunteers’ Motivations,” &lt;i&gt;Voluntas&lt;/i&gt; 35, no. 2 (2024): 266–76, https://doi.org/10.1007/s11266-023-00588-6.","plainTextFormattedCitation":"Amber C.Y. Tsai et al., “Leading Volunteer Motivation: How Leader Behaviour Can Trigger and Fulfil Volunteers’ Motivations,” Voluntas 35, no. 2 (2024): 266–76, https://doi.org/10.1007/s11266-023-00588-6.","previouslyFormattedCitation":"Amber C.Y. Tsai et al., “Leading Volunteer Motivation: How Leader Behaviour Can Trigger and Fulfil Volunteers’ Motivations,” &lt;i&gt;Voluntas&lt;/i&gt; 35, no. 2 (2024): 266–76, https://doi.org/10.1007/s11266-023-00588-6."},"properties":{"noteIndex":14},"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Amber C.Y. Tsai et al., “Leading Volunteer Motivation: How Leader Behaviour Can Trigger and Fulfil Volunteers’ Motivations,” </w:t>
      </w:r>
      <w:r w:rsidRPr="005B2B21">
        <w:rPr>
          <w:rFonts w:ascii="Roboto Condensed Light" w:hAnsi="Roboto Condensed Light"/>
          <w:i/>
          <w:noProof/>
          <w:sz w:val="18"/>
          <w:szCs w:val="18"/>
        </w:rPr>
        <w:t>Voluntas</w:t>
      </w:r>
      <w:r w:rsidRPr="005B2B21">
        <w:rPr>
          <w:rFonts w:ascii="Roboto Condensed Light" w:hAnsi="Roboto Condensed Light"/>
          <w:noProof/>
          <w:sz w:val="18"/>
          <w:szCs w:val="18"/>
        </w:rPr>
        <w:t xml:space="preserve"> 35, no. 2 (2024): 266–76, https://doi.org/10.1007/s11266-023-00588-6.</w:t>
      </w:r>
      <w:r w:rsidRPr="005B2B21">
        <w:rPr>
          <w:rFonts w:ascii="Roboto Condensed Light" w:hAnsi="Roboto Condensed Light"/>
          <w:sz w:val="18"/>
          <w:szCs w:val="18"/>
        </w:rPr>
        <w:fldChar w:fldCharType="end"/>
      </w:r>
    </w:p>
  </w:footnote>
  <w:footnote w:id="15">
    <w:p w14:paraId="3500B755"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Hasil wawancara dengan Wakil Ketua RW XII Ke, Bapak RL.</w:t>
      </w:r>
    </w:p>
  </w:footnote>
  <w:footnote w:id="16">
    <w:p w14:paraId="77860B1F" w14:textId="77777777" w:rsidR="00896A30" w:rsidRPr="005B2B21" w:rsidRDefault="00896A30"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Ibid.</w:t>
      </w:r>
    </w:p>
  </w:footnote>
  <w:footnote w:id="17">
    <w:p w14:paraId="1773D872" w14:textId="77777777" w:rsidR="00C21A72" w:rsidRPr="005B2B21" w:rsidRDefault="00C21A72"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author":[{"dropping-particle":"","family":"Kemmis","given":"Stephen","non-dropping-particle":"","parse-names":false,"suffix":""},{"dropping-particle":"","family":"Mctaggart","given":"Robin","non-dropping-particle":"","parse-names":false,"suffix":""},{"dropping-particle":"","family":"Horton","given":"Myles","non-dropping-particle":"","parse-names":false,"suffix":""},{"dropping-particle":"","family":"Chambers","given":"Robert","non-dropping-particle":"","parse-names":false,"suffix":""}],"id":"ITEM-1","issued":{"date-parts":[["2015"]]},"title":"Participatory Action Research: Communicative Action and The Public Sphere","type":"article-journal"},"uris":["http://www.mendeley.com/documents/?uuid=6d7189c7-74cd-4122-9a15-6a148dbcea68"]}],"mendeley":{"formattedCitation":"Stephen Kemmis et al., “Participatory Action Research: Communicative Action and The Public Sphere,” 2015.","plainTextFormattedCitation":"Stephen Kemmis et al., “Participatory Action Research: Communicative Action and The Public Sphere,” 2015.","previouslyFormattedCitation":"Stephen Kemmis et al., “Participatory Action Research: Communicative Action and The Public Sphere,” 2015."},"properties":{"noteIndex":17},"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Stephen Kemmis et al., “Participatory Action Research: Communicative Action and The Public Sphere,” 2015.</w:t>
      </w:r>
      <w:r w:rsidRPr="005B2B21">
        <w:rPr>
          <w:rFonts w:ascii="Roboto Condensed Light" w:hAnsi="Roboto Condensed Light"/>
          <w:sz w:val="18"/>
          <w:szCs w:val="18"/>
        </w:rPr>
        <w:fldChar w:fldCharType="end"/>
      </w:r>
    </w:p>
  </w:footnote>
  <w:footnote w:id="18">
    <w:p w14:paraId="52433ABF" w14:textId="77777777" w:rsidR="00C21A72" w:rsidRPr="005B2B21" w:rsidRDefault="00C21A72"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1177/1035719X0300300213","ISSN":"25159372","author":[{"dropping-particle":"","family":"Patton","given":"Michael Quinn","non-dropping-particle":"","parse-names":false,"suffix":""}],"container-title":"Sage Publication","id":"ITEM-1","issue":"2","issued":{"date-parts":[["2003"]]},"page":"60-61","publisher":"SAGE Publication Asia-Pasific","publisher-place":"London","title":"Qualitative Research and Evaluation Methods (3rd ed.)","type":"article","volume":"3"},"uris":["http://www.mendeley.com/documents/?uuid=8abe0b87-e3d1-4ffe-8794-4ee778d2070c"]}],"mendeley":{"formattedCitation":"Michael Quinn Patton, “Qualitative Research and Evaluation Methods (3rd Ed.),” &lt;i&gt;Sage Publication&lt;/i&gt; (London: SAGE Publication Asia-Pasific, 2003), https://doi.org/10.1177/1035719X0300300213.","plainTextFormattedCitation":"Michael Quinn Patton, “Qualitative Research and Evaluation Methods (3rd Ed.),” Sage Publication (London: SAGE Publication Asia-Pasific, 2003), https://doi.org/10.1177/1035719X0300300213.","previouslyFormattedCitation":"Michael Quinn Patton, “Qualitative Research and Evaluation Methods (3rd Ed.),” &lt;i&gt;Sage Publication&lt;/i&gt; (London: SAGE Publication Asia-Pasific, 2003), https://doi.org/10.1177/1035719X0300300213."},"properties":{"noteIndex":18},"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Michael Quinn Patton, “Qualitative Research and Evaluation Methods (3rd Ed.),” </w:t>
      </w:r>
      <w:r w:rsidRPr="005B2B21">
        <w:rPr>
          <w:rFonts w:ascii="Roboto Condensed Light" w:hAnsi="Roboto Condensed Light"/>
          <w:i/>
          <w:noProof/>
          <w:sz w:val="18"/>
          <w:szCs w:val="18"/>
        </w:rPr>
        <w:t>Sage Publication</w:t>
      </w:r>
      <w:r w:rsidRPr="005B2B21">
        <w:rPr>
          <w:rFonts w:ascii="Roboto Condensed Light" w:hAnsi="Roboto Condensed Light"/>
          <w:noProof/>
          <w:sz w:val="18"/>
          <w:szCs w:val="18"/>
        </w:rPr>
        <w:t xml:space="preserve"> (London: SAGE Publication Asia-Pasific, 2003), https://doi.org/10.1177/1035719X0300300213.</w:t>
      </w:r>
      <w:r w:rsidRPr="005B2B21">
        <w:rPr>
          <w:rFonts w:ascii="Roboto Condensed Light" w:hAnsi="Roboto Condensed Light"/>
          <w:sz w:val="18"/>
          <w:szCs w:val="18"/>
        </w:rPr>
        <w:fldChar w:fldCharType="end"/>
      </w:r>
    </w:p>
  </w:footnote>
  <w:footnote w:id="19">
    <w:p w14:paraId="7831871A" w14:textId="77777777" w:rsidR="00C21A72" w:rsidRPr="005B2B21" w:rsidRDefault="00C21A72"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1002/9781405165518.wbeost050.pub2","ISBN":"9781405165518","author":[{"dropping-particle":"","family":"Denzin","given":"Norman K","non-dropping-particle":"","parse-names":false,"suffix":""}],"id":"ITEM-1","issued":{"date-parts":[["2015"]]},"title":"Triangulation","type":"article-journal"},"uris":["http://www.mendeley.com/documents/?uuid=a3cd5fc7-12b5-4e50-a36c-20fa960b332e"]}],"mendeley":{"formattedCitation":"Norman K Denzin, “Triangulation,” 2015, https://doi.org/10.1002/9781405165518.wbeost050.pub2.","plainTextFormattedCitation":"Norman K Denzin, “Triangulation,” 2015, https://doi.org/10.1002/9781405165518.wbeost050.pub2.","previouslyFormattedCitation":"Norman K Denzin, “Triangulation,” 2015, https://doi.org/10.1002/9781405165518.wbeost050.pub2."},"properties":{"noteIndex":19},"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Norman K Denzin, “Triangulation,” 2015, https://doi.org/10.1002/9781405165518.wbeost050.pub2.</w:t>
      </w:r>
      <w:r w:rsidRPr="005B2B21">
        <w:rPr>
          <w:rFonts w:ascii="Roboto Condensed Light" w:hAnsi="Roboto Condensed Light"/>
          <w:sz w:val="18"/>
          <w:szCs w:val="18"/>
        </w:rPr>
        <w:fldChar w:fldCharType="end"/>
      </w:r>
    </w:p>
  </w:footnote>
  <w:footnote w:id="20">
    <w:p w14:paraId="1F18E8DB" w14:textId="77777777" w:rsidR="00C21A72" w:rsidRPr="005B2B21" w:rsidRDefault="00C21A72"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author":[{"dropping-particle":"","family":"Kemmis","given":"Stephen","non-dropping-particle":"","parse-names":false,"suffix":""},{"dropping-particle":"","family":"Mctaggart","given":"Robin","non-dropping-particle":"","parse-names":false,"suffix":""},{"dropping-particle":"","family":"Horton","given":"Myles","non-dropping-particle":"","parse-names":false,"suffix":""},{"dropping-particle":"","family":"Chambers","given":"Robert","non-dropping-particle":"","parse-names":false,"suffix":""}],"id":"ITEM-1","issued":{"date-parts":[["2015"]]},"title":"Participatory Action Research: Communicative Action and The Public Sphere","type":"article-journal"},"uris":["http://www.mendeley.com/documents/?uuid=6d7189c7-74cd-4122-9a15-6a148dbcea68"]}],"mendeley":{"formattedCitation":"Kemmis et al., “Participatory Action Research: Communicative Action and The Public Sphere.”","plainTextFormattedCitation":"Kemmis et al., “Participatory Action Research: Communicative Action and The Public Sphere.”","previouslyFormattedCitation":"Kemmis et al., “Participatory Action Research: Communicative Action and The Public Sphere.”"},"properties":{"noteIndex":20},"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Kemmis et al., “Participatory Action Research: Communicative Action and The Public Sphere.”</w:t>
      </w:r>
      <w:r w:rsidRPr="005B2B21">
        <w:rPr>
          <w:rFonts w:ascii="Roboto Condensed Light" w:hAnsi="Roboto Condensed Light"/>
          <w:sz w:val="18"/>
          <w:szCs w:val="18"/>
        </w:rPr>
        <w:fldChar w:fldCharType="end"/>
      </w:r>
    </w:p>
  </w:footnote>
  <w:footnote w:id="21">
    <w:p w14:paraId="19A9EF81" w14:textId="77777777" w:rsidR="00C21A72" w:rsidRPr="005B2B21" w:rsidRDefault="00C21A72"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ISBN":"9781452257877","author":[{"dropping-particle":"","family":"Miles","given":"Matthew B.","non-dropping-particle":"","parse-names":false,"suffix":""},{"dropping-particle":"","family":"Huberman","given":"A. Michael","non-dropping-particle":"","parse-names":false,"suffix":""},{"dropping-particle":"","family":"Saldana","given":"Johnny","non-dropping-particle":"","parse-names":false,"suffix":""}],"id":"ITEM-1","issued":{"date-parts":[["1994"]]},"publisher":"SAGE Publication Asia-Pasific","publisher-place":"London","title":"Qualitative Data Analysis: A Method Sourcebook","type":"book"},"uris":["http://www.mendeley.com/documents/?uuid=3d15297b-3864-464e-931d-7426555fae02"]}],"mendeley":{"formattedCitation":"Matthew B. Miles, A. Michael Huberman, and Johnny Saldana, &lt;i&gt;Qualitative Data Analysis: A Method Sourcebook&lt;/i&gt; (London: SAGE Publication Asia-Pasific, 1994).","plainTextFormattedCitation":"Matthew B. Miles, A. Michael Huberman, and Johnny Saldana, Qualitative Data Analysis: A Method Sourcebook (London: SAGE Publication Asia-Pasific, 1994).","previouslyFormattedCitation":"Matthew B. Miles, A. Michael Huberman, and Johnny Saldana, &lt;i&gt;Qualitative Data Analysis: A Method Sourcebook&lt;/i&gt; (London: SAGE Publication Asia-Pasific, 1994)."},"properties":{"noteIndex":21},"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Matthew B. Miles, A. Michael Huberman, and Johnny Saldana, </w:t>
      </w:r>
      <w:r w:rsidRPr="005B2B21">
        <w:rPr>
          <w:rFonts w:ascii="Roboto Condensed Light" w:hAnsi="Roboto Condensed Light"/>
          <w:i/>
          <w:noProof/>
          <w:sz w:val="18"/>
          <w:szCs w:val="18"/>
        </w:rPr>
        <w:t>Qualitative Data Analysis: A Method Sourcebook</w:t>
      </w:r>
      <w:r w:rsidRPr="005B2B21">
        <w:rPr>
          <w:rFonts w:ascii="Roboto Condensed Light" w:hAnsi="Roboto Condensed Light"/>
          <w:noProof/>
          <w:sz w:val="18"/>
          <w:szCs w:val="18"/>
        </w:rPr>
        <w:t xml:space="preserve"> (London: SAGE Publication Asia-Pasific, 1994).</w:t>
      </w:r>
      <w:r w:rsidRPr="005B2B21">
        <w:rPr>
          <w:rFonts w:ascii="Roboto Condensed Light" w:hAnsi="Roboto Condensed Light"/>
          <w:sz w:val="18"/>
          <w:szCs w:val="18"/>
        </w:rPr>
        <w:fldChar w:fldCharType="end"/>
      </w:r>
    </w:p>
  </w:footnote>
  <w:footnote w:id="22">
    <w:p w14:paraId="275B4A8E" w14:textId="77777777" w:rsidR="00C21A72" w:rsidRPr="005B2B21" w:rsidRDefault="00C21A72"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author":[{"dropping-particle":"","family":"James M. Kouzes","given":"","non-dropping-particle":"","parse-names":false,"suffix":""},{"dropping-particle":"","family":"Barry Z. Posner","given":"","non-dropping-particle":"","parse-names":false,"suffix":""}],"id":"ITEM-1","issued":{"date-parts":[["2004"]]},"publisher":"Erlangga","publisher-place":"Jakarta","title":"Leadership The Challenge","type":"article"},"uris":["http://www.mendeley.com/documents/?uuid=91debfc7-2a06-4114-b256-e78c4bde3e44"]}],"mendeley":{"formattedCitation":"James M. Kouzes and Barry Z. Posner, “Leadership The Challenge” (Jakarta: Erlangga, 2004).","plainTextFormattedCitation":"James M. Kouzes and Barry Z. Posner, “Leadership The Challenge” (Jakarta: Erlangga, 2004).","previouslyFormattedCitation":"James M. Kouzes and Barry Z. Posner, “Leadership The Challenge” (Jakarta: Erlangga, 2004)."},"properties":{"noteIndex":22},"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James M. Kouzes and Barry Z. Posner, “Leadership The Challenge” (Jakarta: Erlangga, 2004).</w:t>
      </w:r>
      <w:r w:rsidRPr="005B2B21">
        <w:rPr>
          <w:rFonts w:ascii="Roboto Condensed Light" w:hAnsi="Roboto Condensed Light"/>
          <w:sz w:val="18"/>
          <w:szCs w:val="18"/>
        </w:rPr>
        <w:fldChar w:fldCharType="end"/>
      </w:r>
    </w:p>
  </w:footnote>
  <w:footnote w:id="23">
    <w:p w14:paraId="7447F243" w14:textId="77777777" w:rsidR="00C21A72" w:rsidRPr="005B2B21" w:rsidRDefault="00C21A72"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1057/9781137488145_3","ISSN":"02687615","author":[{"dropping-particle":"","family":"Kouzes","given":"James M.","non-dropping-particle":"","parse-names":false,"suffix":""},{"dropping-particle":"","family":"Posner","given":"Barry Z.","non-dropping-particle":"","parse-names":false,"suffix":""}],"container-title":"John Wiley &amp; Sons, Inc","id":"ITEM-1","issued":{"date-parts":[["2017"]]},"publisher":"John Wiley &amp; Sons, Inc","title":"The Leadership challenge","type":"book"},"uris":["http://www.mendeley.com/documents/?uuid=8bf9a6cf-b9f1-4e74-b0d4-caaa70c4e0b3"]}],"mendeley":{"formattedCitation":"James M. Kouzes and Barry Z. Posner, &lt;i&gt;The Leadership Challenge&lt;/i&gt;, &lt;i&gt;John Wiley &amp; Sons, Inc&lt;/i&gt; (John Wiley &amp; Sons, Inc, 2017), https://doi.org/10.1057/9781137488145_3.","plainTextFormattedCitation":"James M. Kouzes and Barry Z. Posner, The Leadership Challenge, John Wiley &amp; Sons, Inc (John Wiley &amp; Sons, Inc, 2017), https://doi.org/10.1057/9781137488145_3.","previouslyFormattedCitation":"James M. Kouzes and Barry Z. Posner, &lt;i&gt;The Leadership Challenge&lt;/i&gt;, &lt;i&gt;John Wiley &amp; Sons, Inc&lt;/i&gt; (John Wiley &amp; Sons, Inc, 2017), https://doi.org/10.1057/9781137488145_3."},"properties":{"noteIndex":23},"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James M. Kouzes and Barry Z. Posner, </w:t>
      </w:r>
      <w:r w:rsidRPr="005B2B21">
        <w:rPr>
          <w:rFonts w:ascii="Roboto Condensed Light" w:hAnsi="Roboto Condensed Light"/>
          <w:i/>
          <w:noProof/>
          <w:sz w:val="18"/>
          <w:szCs w:val="18"/>
        </w:rPr>
        <w:t>The Leadership Challenge</w:t>
      </w:r>
      <w:r w:rsidRPr="005B2B21">
        <w:rPr>
          <w:rFonts w:ascii="Roboto Condensed Light" w:hAnsi="Roboto Condensed Light"/>
          <w:noProof/>
          <w:sz w:val="18"/>
          <w:szCs w:val="18"/>
        </w:rPr>
        <w:t xml:space="preserve">, </w:t>
      </w:r>
      <w:r w:rsidRPr="005B2B21">
        <w:rPr>
          <w:rFonts w:ascii="Roboto Condensed Light" w:hAnsi="Roboto Condensed Light"/>
          <w:i/>
          <w:noProof/>
          <w:sz w:val="18"/>
          <w:szCs w:val="18"/>
        </w:rPr>
        <w:t>John Wiley &amp; Sons, Inc</w:t>
      </w:r>
      <w:r w:rsidRPr="005B2B21">
        <w:rPr>
          <w:rFonts w:ascii="Roboto Condensed Light" w:hAnsi="Roboto Condensed Light"/>
          <w:noProof/>
          <w:sz w:val="18"/>
          <w:szCs w:val="18"/>
        </w:rPr>
        <w:t xml:space="preserve"> (John Wiley &amp; Sons, Inc, 2017), https://doi.org/10.1057/9781137488145_3.</w:t>
      </w:r>
      <w:r w:rsidRPr="005B2B21">
        <w:rPr>
          <w:rFonts w:ascii="Roboto Condensed Light" w:hAnsi="Roboto Condensed Light"/>
          <w:sz w:val="18"/>
          <w:szCs w:val="18"/>
        </w:rPr>
        <w:fldChar w:fldCharType="end"/>
      </w:r>
    </w:p>
  </w:footnote>
  <w:footnote w:id="24">
    <w:p w14:paraId="0725FBE4" w14:textId="77777777" w:rsidR="00C21A72" w:rsidRPr="005B2B21" w:rsidRDefault="00C21A72"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ISBN":"9780313359361","author":[{"dropping-particle":"","family":"Bandura","given":"Albert","non-dropping-particle":"","parse-names":false,"suffix":""}],"container-title":"General Learning Press","id":"ITEM-1","issued":{"date-parts":[["1971"]]},"publisher":"General Learning Press","publisher-place":"New York","title":"Social learning theory","type":"book"},"uris":["http://www.mendeley.com/documents/?uuid=d25df074-7e2a-44a5-9cea-0254d767d2d7"]}],"mendeley":{"formattedCitation":"Albert Bandura, &lt;i&gt;Social Learning Theory&lt;/i&gt;, &lt;i&gt;General Learning Press&lt;/i&gt; (New York: General Learning Press, 1971).","plainTextFormattedCitation":"Albert Bandura, Social Learning Theory, General Learning Press (New York: General Learning Press, 1971).","previouslyFormattedCitation":"Albert Bandura, &lt;i&gt;Social Learning Theory&lt;/i&gt;, &lt;i&gt;General Learning Press&lt;/i&gt; (New York: General Learning Press, 1971)."},"properties":{"noteIndex":24},"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Albert Bandura, </w:t>
      </w:r>
      <w:r w:rsidRPr="005B2B21">
        <w:rPr>
          <w:rFonts w:ascii="Roboto Condensed Light" w:hAnsi="Roboto Condensed Light"/>
          <w:i/>
          <w:noProof/>
          <w:sz w:val="18"/>
          <w:szCs w:val="18"/>
        </w:rPr>
        <w:t>Social Learning Theory</w:t>
      </w:r>
      <w:r w:rsidRPr="005B2B21">
        <w:rPr>
          <w:rFonts w:ascii="Roboto Condensed Light" w:hAnsi="Roboto Condensed Light"/>
          <w:noProof/>
          <w:sz w:val="18"/>
          <w:szCs w:val="18"/>
        </w:rPr>
        <w:t xml:space="preserve">, </w:t>
      </w:r>
      <w:r w:rsidRPr="005B2B21">
        <w:rPr>
          <w:rFonts w:ascii="Roboto Condensed Light" w:hAnsi="Roboto Condensed Light"/>
          <w:i/>
          <w:noProof/>
          <w:sz w:val="18"/>
          <w:szCs w:val="18"/>
        </w:rPr>
        <w:t>General Learning Press</w:t>
      </w:r>
      <w:r w:rsidRPr="005B2B21">
        <w:rPr>
          <w:rFonts w:ascii="Roboto Condensed Light" w:hAnsi="Roboto Condensed Light"/>
          <w:noProof/>
          <w:sz w:val="18"/>
          <w:szCs w:val="18"/>
        </w:rPr>
        <w:t xml:space="preserve"> (New York: General Learning Press, 1971).</w:t>
      </w:r>
      <w:r w:rsidRPr="005B2B21">
        <w:rPr>
          <w:rFonts w:ascii="Roboto Condensed Light" w:hAnsi="Roboto Condensed Light"/>
          <w:sz w:val="18"/>
          <w:szCs w:val="18"/>
        </w:rPr>
        <w:fldChar w:fldCharType="end"/>
      </w:r>
    </w:p>
  </w:footnote>
  <w:footnote w:id="25">
    <w:p w14:paraId="573CFD91" w14:textId="29B869DE" w:rsidR="00C21A72" w:rsidRPr="005B2B21" w:rsidRDefault="00C21A72"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00CF2187" w:rsidRPr="005B2B21">
        <w:rPr>
          <w:rFonts w:ascii="Roboto Condensed Light" w:hAnsi="Roboto Condensed Light"/>
          <w:sz w:val="18"/>
          <w:szCs w:val="18"/>
        </w:rPr>
        <w:instrText>ADDIN CSL_CITATION {"citationItems":[{"id":"ITEM-1","itemData":{"DOI":"10.55372/inteleksiajpid.v5i1.259","author":[{"dropping-particle":"","family":"Sutriyono","given":"","non-dropping-particle":"","parse-names":false,"suffix":""},{"dropping-particle":"","family":"Hidayat","given":"Ahmad","non-dropping-particle":"","parse-names":false,"suffix":""}],"container-title":"Inteleksia (Jurnal Pengembangan Ilmu Dakwah)","id":"ITEM-1","issue":"01","issued":{"date-parts":[["2023"]]},"page":"47-68","title":"Kepemimpinan Umar Bin Abdul Aziz Perspektif Teori Keteladanan Kauzes-Posner","type":"article-journal","volume":"05"},"uris":["http://www.mendeley.com/documents/?uuid=ae8bc162-5420-48de-aeda-61a56f5a023a"]}],"mendeley":{"formattedCitation":"Sutriyono and Ahmad Hidayat, “Kepemimpinan Umar Bin Abdul Aziz Perspektif Teori Keteladanan Kauzes-Posner,” &lt;i&gt;Inteleksia (Jurnal Pengembangan Ilmu Dakwah)&lt;/i&gt; 05, no. 01 (2023): 47–68, https://doi.org/10.55372/inteleksiajpid.v5i1.259.","plainTextFormattedCitation":"Sutriyono and Ahmad Hidayat, “Kepemimpinan Umar Bin Abdul Aziz Perspektif Teori Keteladanan Kauzes-Posner,” Inteleksia (Jurnal Pengembangan Ilmu Dakwah) 05, no. 01 (2023): 47–68, https://doi.org/10.55372/inteleksiajpid.v5i1.259.","previouslyFormattedCitation":"Sutriyono and Ahmad Hidayat, “Kepemimpinan Umar Bin Abdul Aziz Perspektif Teori Keteladanan Kauzes-Posner,” &lt;i&gt;Inteleksia (Jurnal Pengembangan Ilmu Dakwah)&lt;/i&gt; 05, no. 01 (2023): 47–68, https://doi.org/10.55372/inteleksiajpid.v5i1.259."},"properties":{"noteIndex":25},"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Sutriyono and Ahmad Hidayat, “Kepemimpinan Umar Bin Abdul Aziz Perspektif Teori Keteladanan Kauzes-Posner,” </w:t>
      </w:r>
      <w:r w:rsidRPr="005B2B21">
        <w:rPr>
          <w:rFonts w:ascii="Roboto Condensed Light" w:hAnsi="Roboto Condensed Light"/>
          <w:i/>
          <w:noProof/>
          <w:sz w:val="18"/>
          <w:szCs w:val="18"/>
        </w:rPr>
        <w:t>Inteleksia (Jurnal Pengembangan Ilmu Dakwah)</w:t>
      </w:r>
      <w:r w:rsidRPr="005B2B21">
        <w:rPr>
          <w:rFonts w:ascii="Roboto Condensed Light" w:hAnsi="Roboto Condensed Light"/>
          <w:noProof/>
          <w:sz w:val="18"/>
          <w:szCs w:val="18"/>
        </w:rPr>
        <w:t xml:space="preserve"> 05, no. 01 (2023): 47–68, https://doi.org/10.55372/inteleksiajpid.v5i1.259.</w:t>
      </w:r>
      <w:r w:rsidRPr="005B2B21">
        <w:rPr>
          <w:rFonts w:ascii="Roboto Condensed Light" w:hAnsi="Roboto Condensed Light"/>
          <w:sz w:val="18"/>
          <w:szCs w:val="18"/>
        </w:rPr>
        <w:fldChar w:fldCharType="end"/>
      </w:r>
    </w:p>
  </w:footnote>
  <w:footnote w:id="26">
    <w:p w14:paraId="59D8962A" w14:textId="77777777" w:rsidR="00C21A72" w:rsidRPr="005B2B21" w:rsidRDefault="00C21A72"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author":[{"dropping-particle":"","family":"Fadzilla","given":"Mohamad Afrizal","non-dropping-particle":"","parse-names":false,"suffix":""},{"dropping-particle":"","family":"Siswanto","given":"Heru","non-dropping-particle":"","parse-names":false,"suffix":""}],"container-title":"J+PLUS: Jurnal Mahasiswa Pendidikan Luar Sekolah","id":"ITEM-1","issue":"2","issued":{"date-parts":[["2023"]]},"page":"130-139","title":"Peran Ketua Karang Taruna dalam Meningkatkan Motivasi Anggota Karang Taruna di Kelurahan Medokan Ayu Kecamatan Rungkut Surabaya","type":"article","volume":"12"},"uris":["http://www.mendeley.com/documents/?uuid=b5990b0a-2f88-47f3-a8ab-0b3ea5eea925"]}],"mendeley":{"formattedCitation":"Mohamad Afrizal Fadzilla and Heru Siswanto, “Peran Ketua Karang Taruna Dalam Meningkatkan Motivasi Anggota Karang Taruna Di Kelurahan Medokan Ayu Kecamatan Rungkut Surabaya,” &lt;i&gt;J+PLUS: Jurnal Mahasiswa Pendidikan Luar Sekolah&lt;/i&gt;, 2023.","plainTextFormattedCitation":"Mohamad Afrizal Fadzilla and Heru Siswanto, “Peran Ketua Karang Taruna Dalam Meningkatkan Motivasi Anggota Karang Taruna Di Kelurahan Medokan Ayu Kecamatan Rungkut Surabaya,” J+PLUS: Jurnal Mahasiswa Pendidikan Luar Sekolah, 2023.","previouslyFormattedCitation":"Mohamad Afrizal Fadzilla and Heru Siswanto, “Peran Ketua Karang Taruna Dalam Meningkatkan Motivasi Anggota Karang Taruna Di Kelurahan Medokan Ayu Kecamatan Rungkut Surabaya,” &lt;i&gt;J+PLUS: Jurnal Mahasiswa Pendidikan Luar Sekolah&lt;/i&gt;, 2023."},"properties":{"noteIndex":26},"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Mohamad Afrizal Fadzilla and Heru Siswanto, “Peran Ketua Karang Taruna Dalam Meningkatkan Motivasi Anggota Karang Taruna Di Kelurahan Medokan Ayu Kecamatan Rungkut Surabaya,” </w:t>
      </w:r>
      <w:r w:rsidRPr="005B2B21">
        <w:rPr>
          <w:rFonts w:ascii="Roboto Condensed Light" w:hAnsi="Roboto Condensed Light"/>
          <w:i/>
          <w:noProof/>
          <w:sz w:val="18"/>
          <w:szCs w:val="18"/>
        </w:rPr>
        <w:t>J+PLUS: Jurnal Mahasiswa Pendidikan Luar Sekolah</w:t>
      </w:r>
      <w:r w:rsidRPr="005B2B21">
        <w:rPr>
          <w:rFonts w:ascii="Roboto Condensed Light" w:hAnsi="Roboto Condensed Light"/>
          <w:noProof/>
          <w:sz w:val="18"/>
          <w:szCs w:val="18"/>
        </w:rPr>
        <w:t>, 2023.</w:t>
      </w:r>
      <w:r w:rsidRPr="005B2B21">
        <w:rPr>
          <w:rFonts w:ascii="Roboto Condensed Light" w:hAnsi="Roboto Condensed Light"/>
          <w:sz w:val="18"/>
          <w:szCs w:val="18"/>
        </w:rPr>
        <w:fldChar w:fldCharType="end"/>
      </w:r>
    </w:p>
  </w:footnote>
  <w:footnote w:id="27">
    <w:p w14:paraId="1583677D" w14:textId="77777777" w:rsidR="00C21A72" w:rsidRPr="005B2B21" w:rsidRDefault="00C21A72"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1177/0149206307308913","ISSN":"01492063","abstract":"This study developed and tested a theory-based measure of authentic leadership using five separate samples obtained from China, Kenya, and the United States. Confirmatory factor analyses supported a higher order, multidimensional model of the authentic leadership construct (the Authentic Leadership Questionnaire [ALQ]) comprising leader self-awareness, relational transparency, internalized moral perspective, and balanced processing. Structural equation modeling (SEM) demonstrated the predictive validity for the ALQ measure for important work-related attitudes and behaviors, beyond what ethical and transformational leadership offered. Finally, results revealed a positive relationship between authentic leadership and supervisor-rated performance. Implications for research and practice are discussed. © 2008 Southern Management Association. All rights reserved.","author":[{"dropping-particle":"","family":"Walumbwa","given":"Fred O.","non-dropping-particle":"","parse-names":false,"suffix":""},{"dropping-particle":"","family":"Avolio","given":"Bruce J.","non-dropping-particle":"","parse-names":false,"suffix":""},{"dropping-particle":"","family":"Gardner","given":"William L.","non-dropping-particle":"","parse-names":false,"suffix":""},{"dropping-particle":"","family":"Wernsing","given":"Tara S.","non-dropping-particle":"","parse-names":false,"suffix":""},{"dropping-particle":"","family":"Peterson","given":"Suzanne J.","non-dropping-particle":"","parse-names":false,"suffix":""}],"container-title":"Journal of Management","id":"ITEM-1","issue":"1","issued":{"date-parts":[["2008"]]},"page":"89-126","title":"Authentic leadership: Development and validation of a theory-based measure","type":"article-journal","volume":"34"},"uris":["http://www.mendeley.com/documents/?uuid=a91b4d92-85c8-47f4-a246-a2f4338bab31"]}],"mendeley":{"formattedCitation":"Fred O. Walumbwa et al., “Authentic Leadership: Development and Validation of a Theory-Based Measure,” &lt;i&gt;Journal of Management&lt;/i&gt; 34, no. 1 (2008): 89–126, https://doi.org/10.1177/0149206307308913.","plainTextFormattedCitation":"Fred O. Walumbwa et al., “Authentic Leadership: Development and Validation of a Theory-Based Measure,” Journal of Management 34, no. 1 (2008): 89–126, https://doi.org/10.1177/0149206307308913.","previouslyFormattedCitation":"Fred O. Walumbwa et al., “Authentic Leadership: Development and Validation of a Theory-Based Measure,” &lt;i&gt;Journal of Management&lt;/i&gt; 34, no. 1 (2008): 89–126, https://doi.org/10.1177/0149206307308913."},"properties":{"noteIndex":27},"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Fred O. Walumbwa et al., “Authentic Leadership: Development and Validation of a Theory-Based Measure,” </w:t>
      </w:r>
      <w:r w:rsidRPr="005B2B21">
        <w:rPr>
          <w:rFonts w:ascii="Roboto Condensed Light" w:hAnsi="Roboto Condensed Light"/>
          <w:i/>
          <w:noProof/>
          <w:sz w:val="18"/>
          <w:szCs w:val="18"/>
        </w:rPr>
        <w:t>Journal of Management</w:t>
      </w:r>
      <w:r w:rsidRPr="005B2B21">
        <w:rPr>
          <w:rFonts w:ascii="Roboto Condensed Light" w:hAnsi="Roboto Condensed Light"/>
          <w:noProof/>
          <w:sz w:val="18"/>
          <w:szCs w:val="18"/>
        </w:rPr>
        <w:t xml:space="preserve"> 34, no. 1 (2008): 89–126, https://doi.org/10.1177/0149206307308913.</w:t>
      </w:r>
      <w:r w:rsidRPr="005B2B21">
        <w:rPr>
          <w:rFonts w:ascii="Roboto Condensed Light" w:hAnsi="Roboto Condensed Light"/>
          <w:sz w:val="18"/>
          <w:szCs w:val="18"/>
        </w:rPr>
        <w:fldChar w:fldCharType="end"/>
      </w:r>
    </w:p>
  </w:footnote>
  <w:footnote w:id="28">
    <w:p w14:paraId="6D25E26D" w14:textId="256B6A91" w:rsidR="00C21A72" w:rsidRPr="005B2B21" w:rsidRDefault="00C21A72"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00CF2187" w:rsidRPr="005B2B21">
        <w:rPr>
          <w:rFonts w:ascii="Roboto Condensed Light" w:hAnsi="Roboto Condensed Light"/>
          <w:sz w:val="18"/>
          <w:szCs w:val="18"/>
        </w:rPr>
        <w:instrText>ADDIN CSL_CITATION {"citationItems":[{"id":"ITEM-1","itemData":{"DOI":"https://doi.org/10.55372/tanzhim.v1i1.9","author":[{"dropping-particle":"","family":"Aini","given":"Anisah Nur","non-dropping-particle":"","parse-names":false,"suffix":""}],"container-title":"TANZHIM: Jurnal Dakwah Terprogram","id":"ITEM-1","issue":"1","issued":{"date-parts":[["2023"]]},"page":"23-40","title":"Authentic Leadership Ketua Remaja Mushola","type":"article-journal","volume":"1"},"uris":["http://www.mendeley.com/documents/?uuid=a0e80c3c-e6e1-43b6-9655-21b66d59c218"]}],"mendeley":{"formattedCitation":"Anisah Nur Aini, “Authentic Leadership Ketua Remaja Mushola,” &lt;i&gt;TANZHIM: Jurnal Dakwah Terprogram&lt;/i&gt; 1, no. 1 (2023): 23–40, https://doi.org/https://doi.org/10.55372/tanzhim.v1i1.9.","plainTextFormattedCitation":"Anisah Nur Aini, “Authentic Leadership Ketua Remaja Mushola,” TANZHIM: Jurnal Dakwah Terprogram 1, no. 1 (2023): 23–40, https://doi.org/https://doi.org/10.55372/tanzhim.v1i1.9.","previouslyFormattedCitation":"Anisah Nur Aini, “Authentic Leadership Ketua Remaja Mushola,” &lt;i&gt;TANZHIM: Jurnal Dakwah Terprogram&lt;/i&gt; 1, no. 1 (2023): 23–40, https://doi.org/https://doi.org/10.55372/tanzhim.v1i1.9."},"properties":{"noteIndex":28},"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Anisah Nur Aini, “Authentic Leadership Ketua Remaja Mushola,” </w:t>
      </w:r>
      <w:r w:rsidRPr="005B2B21">
        <w:rPr>
          <w:rFonts w:ascii="Roboto Condensed Light" w:hAnsi="Roboto Condensed Light"/>
          <w:i/>
          <w:noProof/>
          <w:sz w:val="18"/>
          <w:szCs w:val="18"/>
        </w:rPr>
        <w:t>TANZHIM: Jurnal Dakwah Terprogram</w:t>
      </w:r>
      <w:r w:rsidRPr="005B2B21">
        <w:rPr>
          <w:rFonts w:ascii="Roboto Condensed Light" w:hAnsi="Roboto Condensed Light"/>
          <w:noProof/>
          <w:sz w:val="18"/>
          <w:szCs w:val="18"/>
        </w:rPr>
        <w:t xml:space="preserve"> 1, no. 1 (2023): 23–40, https://doi.org/https://doi.org/10.55372/tanzhim.v1i1.9.</w:t>
      </w:r>
      <w:r w:rsidRPr="005B2B21">
        <w:rPr>
          <w:rFonts w:ascii="Roboto Condensed Light" w:hAnsi="Roboto Condensed Light"/>
          <w:sz w:val="18"/>
          <w:szCs w:val="18"/>
        </w:rPr>
        <w:fldChar w:fldCharType="end"/>
      </w:r>
    </w:p>
  </w:footnote>
  <w:footnote w:id="29">
    <w:p w14:paraId="30BB0981" w14:textId="77777777" w:rsidR="00C21A72" w:rsidRPr="005B2B21" w:rsidRDefault="00C21A72"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ISBN":"9781483317533","ISSN":"00991333","abstract":"This seventh edition of Leadership: Theory and Practice is written with the objective of bridging the gap between the often-simplistic popular approaches to leadership and the more abstract theoretical approaches. Like the previous editions, this edition reviews and analyzes a selected number of leadership theories, giving special attention to how each theoretical approach can be applied in real-world organizations. In essence, my purpose is to explore how leadership theory can inform and direct the way leadership is practiced.","author":[{"dropping-particle":"","family":"Northouse","given":"Peter G.","non-dropping-particle":"","parse-names":false,"suffix":""}],"container-title":"The Journal of Academic Librarianship","id":"ITEM-1","issue":"2","issued":{"date-parts":[["2016"]]},"number-of-pages":"363–396","publisher":"SAGE Publication Asia-Pasific","publisher-place":"London","title":"Leadership: Theory and Practice","type":"book","volume":"24"},"uris":["http://www.mendeley.com/documents/?uuid=1097453e-7070-4740-86d9-4abea35052e7"]}],"mendeley":{"formattedCitation":"Peter G. Northouse, &lt;i&gt;Leadership: Theory and Practice&lt;/i&gt;, &lt;i&gt;The Journal of Academic Librarianship&lt;/i&gt;, vol. 24 (London: SAGE Publication Asia-Pasific, 2016).","plainTextFormattedCitation":"Peter G. Northouse, Leadership: Theory and Practice, The Journal of Academic Librarianship, vol. 24 (London: SAGE Publication Asia-Pasific, 2016).","previouslyFormattedCitation":"Peter G. Northouse, &lt;i&gt;Leadership: Theory and Practice&lt;/i&gt;, &lt;i&gt;The Journal of Academic Librarianship&lt;/i&gt;, vol. 24 (London: SAGE Publication Asia-Pasific, 2016)."},"properties":{"noteIndex":29},"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Peter G. Northouse, </w:t>
      </w:r>
      <w:r w:rsidRPr="005B2B21">
        <w:rPr>
          <w:rFonts w:ascii="Roboto Condensed Light" w:hAnsi="Roboto Condensed Light"/>
          <w:i/>
          <w:noProof/>
          <w:sz w:val="18"/>
          <w:szCs w:val="18"/>
        </w:rPr>
        <w:t>Leadership: Theory and Practice</w:t>
      </w:r>
      <w:r w:rsidRPr="005B2B21">
        <w:rPr>
          <w:rFonts w:ascii="Roboto Condensed Light" w:hAnsi="Roboto Condensed Light"/>
          <w:noProof/>
          <w:sz w:val="18"/>
          <w:szCs w:val="18"/>
        </w:rPr>
        <w:t xml:space="preserve">, </w:t>
      </w:r>
      <w:r w:rsidRPr="005B2B21">
        <w:rPr>
          <w:rFonts w:ascii="Roboto Condensed Light" w:hAnsi="Roboto Condensed Light"/>
          <w:i/>
          <w:noProof/>
          <w:sz w:val="18"/>
          <w:szCs w:val="18"/>
        </w:rPr>
        <w:t>The Journal of Academic Librarianship</w:t>
      </w:r>
      <w:r w:rsidRPr="005B2B21">
        <w:rPr>
          <w:rFonts w:ascii="Roboto Condensed Light" w:hAnsi="Roboto Condensed Light"/>
          <w:noProof/>
          <w:sz w:val="18"/>
          <w:szCs w:val="18"/>
        </w:rPr>
        <w:t>, vol. 24 (London: SAGE Publication Asia-Pasific, 2016).</w:t>
      </w:r>
      <w:r w:rsidRPr="005B2B21">
        <w:rPr>
          <w:rFonts w:ascii="Roboto Condensed Light" w:hAnsi="Roboto Condensed Light"/>
          <w:sz w:val="18"/>
          <w:szCs w:val="18"/>
        </w:rPr>
        <w:fldChar w:fldCharType="end"/>
      </w:r>
    </w:p>
  </w:footnote>
  <w:footnote w:id="30">
    <w:p w14:paraId="07529FCB" w14:textId="77777777" w:rsidR="00831998" w:rsidRPr="005B2B21" w:rsidRDefault="00831998"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ISBN":"9780415094276","author":[{"dropping-particle":"","family":"Pearce","given":"Jone L.","non-dropping-particle":"","parse-names":false,"suffix":""}],"id":"ITEM-1","issued":{"date-parts":[["1993"]]},"publisher":"Routledge","publisher-place":"London","title":"Volunteers: The organizational behavior of unpaid workers","type":"book"},"uris":["http://www.mendeley.com/documents/?uuid=e6937517-039c-4f09-9772-edaeaa227a0e"]}],"mendeley":{"formattedCitation":"Jone L. Pearce, &lt;i&gt;Volunteers: The Organizational Behavior of Unpaid Workers&lt;/i&gt; (London: Routledge, 1993).","plainTextFormattedCitation":"Jone L. Pearce, Volunteers: The Organizational Behavior of Unpaid Workers (London: Routledge, 1993).","previouslyFormattedCitation":"Jone L. Pearce, &lt;i&gt;Volunteers: The Organizational Behavior of Unpaid Workers&lt;/i&gt; (London: Routledge, 1993)."},"properties":{"noteIndex":30},"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Jone L. Pearce, </w:t>
      </w:r>
      <w:r w:rsidRPr="005B2B21">
        <w:rPr>
          <w:rFonts w:ascii="Roboto Condensed Light" w:hAnsi="Roboto Condensed Light"/>
          <w:i/>
          <w:noProof/>
          <w:sz w:val="18"/>
          <w:szCs w:val="18"/>
        </w:rPr>
        <w:t>Volunteers: The Organizational Behavior of Unpaid Workers</w:t>
      </w:r>
      <w:r w:rsidRPr="005B2B21">
        <w:rPr>
          <w:rFonts w:ascii="Roboto Condensed Light" w:hAnsi="Roboto Condensed Light"/>
          <w:noProof/>
          <w:sz w:val="18"/>
          <w:szCs w:val="18"/>
        </w:rPr>
        <w:t xml:space="preserve"> (London: Routledge, 1993).</w:t>
      </w:r>
      <w:r w:rsidRPr="005B2B21">
        <w:rPr>
          <w:rFonts w:ascii="Roboto Condensed Light" w:hAnsi="Roboto Condensed Light"/>
          <w:sz w:val="18"/>
          <w:szCs w:val="18"/>
        </w:rPr>
        <w:fldChar w:fldCharType="end"/>
      </w:r>
    </w:p>
  </w:footnote>
  <w:footnote w:id="31">
    <w:p w14:paraId="66EF0602" w14:textId="77777777" w:rsidR="00831998" w:rsidRPr="005B2B21" w:rsidRDefault="00831998"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6007/ijarbss/v6-i12/2464","abstract":"Diversity in the conceptualization and measurement of organizational commitment has made it difficult to interpret the results of an accumulating body of research. In this article, we go beyond the existing distinction between attitudinal and behavioral commitment and argue that commitment, as a psychological state, has at least three separable components reflecting (a) a desire (affective commitment), (b) a need (continuance commitment), and (c) an obligation (normative commitment) to maintain employment in an organization. Each component is considered to develop as a function of different antecedents and to have different implications for on-the-job behavior. The aim of this reconceptualization is to aid in the synthesis of existing research and to serve as a framework for future research.","author":[{"dropping-particle":"","family":"Khalip","given":"","non-dropping-particle":"","parse-names":false,"suffix":""},{"dropping-particle":"","family":"Noraazian","given":"","non-dropping-particle":"","parse-names":false,"suffix":""}],"container-title":"International Journal of Academic Research in Business and Social Sciences","id":"ITEM-1","issue":"12","issued":{"date-parts":[["2016"]]},"page":"16-23","title":"A three-Component Conceptualization of Organizational Commitment","type":"article-journal","volume":"6"},"uris":["http://www.mendeley.com/documents/?uuid=3c9d5de7-9412-425b-af4c-03460f55bfa5"]}],"mendeley":{"formattedCitation":"Khalip and Noraazian, “A Three-Component Conceptualization of Organizational Commitment,” &lt;i&gt;International Journal of Academic Research in Business and Social Sciences&lt;/i&gt; 6, no. 12 (2016): 16–23, https://doi.org/10.6007/ijarbss/v6-i12/2464.","plainTextFormattedCitation":"Khalip and Noraazian, “A Three-Component Conceptualization of Organizational Commitment,” International Journal of Academic Research in Business and Social Sciences 6, no. 12 (2016): 16–23, https://doi.org/10.6007/ijarbss/v6-i12/2464.","previouslyFormattedCitation":"Khalip and Noraazian, “A Three-Component Conceptualization of Organizational Commitment,” &lt;i&gt;International Journal of Academic Research in Business and Social Sciences&lt;/i&gt; 6, no. 12 (2016): 16–23, https://doi.org/10.6007/ijarbss/v6-i12/2464."},"properties":{"noteIndex":31},"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Khalip and Noraazian, “A Three-Component Conceptualization of Organizational Commitment,” </w:t>
      </w:r>
      <w:r w:rsidRPr="005B2B21">
        <w:rPr>
          <w:rFonts w:ascii="Roboto Condensed Light" w:hAnsi="Roboto Condensed Light"/>
          <w:i/>
          <w:noProof/>
          <w:sz w:val="18"/>
          <w:szCs w:val="18"/>
        </w:rPr>
        <w:t>International Journal of Academic Research in Business and Social Sciences</w:t>
      </w:r>
      <w:r w:rsidRPr="005B2B21">
        <w:rPr>
          <w:rFonts w:ascii="Roboto Condensed Light" w:hAnsi="Roboto Condensed Light"/>
          <w:noProof/>
          <w:sz w:val="18"/>
          <w:szCs w:val="18"/>
        </w:rPr>
        <w:t xml:space="preserve"> 6, no. 12 (2016): 16–23, https://doi.org/10.6007/ijarbss/v6-i12/2464.</w:t>
      </w:r>
      <w:r w:rsidRPr="005B2B21">
        <w:rPr>
          <w:rFonts w:ascii="Roboto Condensed Light" w:hAnsi="Roboto Condensed Light"/>
          <w:sz w:val="18"/>
          <w:szCs w:val="18"/>
        </w:rPr>
        <w:fldChar w:fldCharType="end"/>
      </w:r>
    </w:p>
  </w:footnote>
  <w:footnote w:id="32">
    <w:p w14:paraId="7AC65F6D" w14:textId="77777777" w:rsidR="00831998" w:rsidRPr="005B2B21" w:rsidRDefault="00831998"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1177/0091026019835233","ISSN":"19457421","abstract":"Transformational leadership has a great impact on employees’ psychological attachment to their organizations. This study examines how and under what condition transformational leadership translates into employees’ affective organizational commitment. Using a moderated mediation model, this research finds that the relationship between transformational leadership and affective commitment is transmitted through perceived work impact. More importantly, our findings suggest that the indirect effect of transformational leadership on affective commitment through perceived work impact is moderated by the level of centralization of an organization. Theoretical and practical implications of the findings are discussed.","author":[{"dropping-particle":"","family":"Peng","given":"Shuyang","non-dropping-particle":"","parse-names":false,"suffix":""},{"dropping-particle":"","family":"Liao","given":"Yuguo","non-dropping-particle":"","parse-names":false,"suffix":""},{"dropping-particle":"","family":"Sun","given":"Rusi","non-dropping-particle":"","parse-names":false,"suffix":""}],"container-title":"Public Personnel Management","id":"ITEM-1","issue":"1","issued":{"date-parts":[["2020"]]},"page":"29-56","title":"The Influence of Transformational Leadership on Employees’ Affective Organizational Commitment in Public and Nonprofit Organizations: A Moderated Mediation Model","type":"article-journal","volume":"49"},"uris":["http://www.mendeley.com/documents/?uuid=2fa1df6b-fa28-4df1-a68b-5ce68e337390"]}],"mendeley":{"formattedCitation":"Shuyang Peng, Yuguo Liao, and Rusi Sun, “The Influence of Transformational Leadership on Employees’ Affective Organizational Commitment in Public and Nonprofit Organizations: A Moderated Mediation Model,” &lt;i&gt;Public Personnel Management&lt;/i&gt; 49, no. 1 (2020): 29–56, https://doi.org/10.1177/0091026019835233.","plainTextFormattedCitation":"Shuyang Peng, Yuguo Liao, and Rusi Sun, “The Influence of Transformational Leadership on Employees’ Affective Organizational Commitment in Public and Nonprofit Organizations: A Moderated Mediation Model,” Public Personnel Management 49, no. 1 (2020): 29–56, https://doi.org/10.1177/0091026019835233.","previouslyFormattedCitation":"Shuyang Peng, Yuguo Liao, and Rusi Sun, “The Influence of Transformational Leadership on Employees’ Affective Organizational Commitment in Public and Nonprofit Organizations: A Moderated Mediation Model,” &lt;i&gt;Public Personnel Management&lt;/i&gt; 49, no. 1 (2020): 29–56, https://doi.org/10.1177/0091026019835233."},"properties":{"noteIndex":32},"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Shuyang Peng, Yuguo Liao, and Rusi Sun, “The Influence of Transformational Leadership on Employees’ Affective Organizational Commitment in Public and Nonprofit Organizations: A Moderated Mediation Model,” </w:t>
      </w:r>
      <w:r w:rsidRPr="005B2B21">
        <w:rPr>
          <w:rFonts w:ascii="Roboto Condensed Light" w:hAnsi="Roboto Condensed Light"/>
          <w:i/>
          <w:noProof/>
          <w:sz w:val="18"/>
          <w:szCs w:val="18"/>
        </w:rPr>
        <w:t>Public Personnel Management</w:t>
      </w:r>
      <w:r w:rsidRPr="005B2B21">
        <w:rPr>
          <w:rFonts w:ascii="Roboto Condensed Light" w:hAnsi="Roboto Condensed Light"/>
          <w:noProof/>
          <w:sz w:val="18"/>
          <w:szCs w:val="18"/>
        </w:rPr>
        <w:t xml:space="preserve"> 49, no. 1 (2020): 29–56, https://doi.org/10.1177/0091026019835233.</w:t>
      </w:r>
      <w:r w:rsidRPr="005B2B21">
        <w:rPr>
          <w:rFonts w:ascii="Roboto Condensed Light" w:hAnsi="Roboto Condensed Light"/>
          <w:sz w:val="18"/>
          <w:szCs w:val="18"/>
        </w:rPr>
        <w:fldChar w:fldCharType="end"/>
      </w:r>
    </w:p>
  </w:footnote>
  <w:footnote w:id="33">
    <w:p w14:paraId="2747DD99" w14:textId="77777777" w:rsidR="00831998" w:rsidRPr="005B2B21" w:rsidRDefault="00831998" w:rsidP="005B2B21">
      <w:pPr>
        <w:pStyle w:val="FootnoteText"/>
        <w:jc w:val="both"/>
        <w:rPr>
          <w:rFonts w:ascii="Roboto Condensed Light" w:hAnsi="Roboto Condensed Light"/>
          <w:sz w:val="18"/>
          <w:szCs w:val="18"/>
        </w:rPr>
      </w:pPr>
      <w:r w:rsidRPr="005B2B21">
        <w:rPr>
          <w:rStyle w:val="FootnoteReference"/>
          <w:rFonts w:ascii="Roboto Condensed Light" w:hAnsi="Roboto Condensed Light"/>
          <w:sz w:val="18"/>
          <w:szCs w:val="18"/>
        </w:rPr>
        <w:footnoteRef/>
      </w:r>
      <w:r w:rsidRPr="005B2B21">
        <w:rPr>
          <w:rFonts w:ascii="Roboto Condensed Light" w:hAnsi="Roboto Condensed Light"/>
          <w:sz w:val="18"/>
          <w:szCs w:val="18"/>
        </w:rPr>
        <w:t xml:space="preserve"> </w:t>
      </w:r>
      <w:r w:rsidRPr="005B2B21">
        <w:rPr>
          <w:rFonts w:ascii="Roboto Condensed Light" w:hAnsi="Roboto Condensed Light"/>
          <w:sz w:val="18"/>
          <w:szCs w:val="18"/>
        </w:rPr>
        <w:fldChar w:fldCharType="begin" w:fldLock="1"/>
      </w:r>
      <w:r w:rsidRPr="005B2B21">
        <w:rPr>
          <w:rFonts w:ascii="Roboto Condensed Light" w:hAnsi="Roboto Condensed Light"/>
          <w:sz w:val="18"/>
          <w:szCs w:val="18"/>
        </w:rPr>
        <w:instrText>ADDIN CSL_CITATION {"citationItems":[{"id":"ITEM-1","itemData":{"DOI":"10.24843/matrik:jmbk.2022.v16.i02.p05","ISSN":"1978-2853","abstract":"Penelitian ini bertujuan untuk menguji pengaruh kepemimpinan transformasional pada komitmen afektif melalui pemediasi pembelajaran organisasional level individu dan motivasi. Penelitian dilakukan di salah satu rumah sakit di bawah Yakkum di Kota Yogyakarta. Hasil penelitian menunjukkan bahwa terdapat pengaruh langsung kepemimpinan transformasional pada komitmen afektif. Hasil penelitian juga menunjukkan bahwa pembelajaran organisasional level individu dan motivasi berperan sebagai pemediasi sebagian.","author":[{"dropping-particle":"","family":"Kristanto","given":"Heru","non-dropping-particle":"","parse-names":false,"suffix":""}],"container-title":"Matrik : Jurnal Manajemen, Strategi Bisnis dan Kewirausahaan","id":"ITEM-1","issue":"1999","issued":{"date-parts":[["2022"]]},"page":"241","title":"Transformational Leadership and Affective Commitment: Individual Organizational Learning and Motivation as Mediator","type":"article-journal"},"uris":["http://www.mendeley.com/documents/?uuid=a04b10b1-8d1d-4323-b641-942004b68847"]}],"mendeley":{"formattedCitation":"Heru Kristanto, “Transformational Leadership and Affective Commitment: Individual Organizational Learning and Motivation as Mediator,” &lt;i&gt;Matrik</w:instrText>
      </w:r>
      <w:r w:rsidRPr="005B2B21">
        <w:rPr>
          <w:rFonts w:ascii="Times New Roman" w:hAnsi="Times New Roman" w:cs="Times New Roman"/>
          <w:sz w:val="18"/>
          <w:szCs w:val="18"/>
        </w:rPr>
        <w:instrText> </w:instrText>
      </w:r>
      <w:r w:rsidRPr="005B2B21">
        <w:rPr>
          <w:rFonts w:ascii="Roboto Condensed Light" w:hAnsi="Roboto Condensed Light"/>
          <w:sz w:val="18"/>
          <w:szCs w:val="18"/>
        </w:rPr>
        <w:instrText xml:space="preserve">: Jurnal Manajemen, Strategi Bisnis Dan Kewirausahaan&lt;/i&gt;, no. 1999 (2022): 241, https://doi.org/10.24843/matrik:jmbk.2022.v16.i02.p05.","plainTextFormattedCitation":"Heru Kristanto, </w:instrText>
      </w:r>
      <w:r w:rsidRPr="005B2B21">
        <w:rPr>
          <w:rFonts w:ascii="Roboto Condensed Light" w:hAnsi="Roboto Condensed Light" w:cs="Roboto Condensed"/>
          <w:sz w:val="18"/>
          <w:szCs w:val="18"/>
        </w:rPr>
        <w:instrText>“</w:instrText>
      </w:r>
      <w:r w:rsidRPr="005B2B21">
        <w:rPr>
          <w:rFonts w:ascii="Roboto Condensed Light" w:hAnsi="Roboto Condensed Light"/>
          <w:sz w:val="18"/>
          <w:szCs w:val="18"/>
        </w:rPr>
        <w:instrText>Transformational Leadership and Affective Commitment: Individual Organizational Learning and Motivation as Mediator,</w:instrText>
      </w:r>
      <w:r w:rsidRPr="005B2B21">
        <w:rPr>
          <w:rFonts w:ascii="Roboto Condensed Light" w:hAnsi="Roboto Condensed Light" w:cs="Roboto Condensed"/>
          <w:sz w:val="18"/>
          <w:szCs w:val="18"/>
        </w:rPr>
        <w:instrText>”</w:instrText>
      </w:r>
      <w:r w:rsidRPr="005B2B21">
        <w:rPr>
          <w:rFonts w:ascii="Roboto Condensed Light" w:hAnsi="Roboto Condensed Light"/>
          <w:sz w:val="18"/>
          <w:szCs w:val="18"/>
        </w:rPr>
        <w:instrText xml:space="preserve"> Matrik</w:instrText>
      </w:r>
      <w:r w:rsidRPr="005B2B21">
        <w:rPr>
          <w:rFonts w:ascii="Times New Roman" w:hAnsi="Times New Roman" w:cs="Times New Roman"/>
          <w:sz w:val="18"/>
          <w:szCs w:val="18"/>
        </w:rPr>
        <w:instrText> </w:instrText>
      </w:r>
      <w:r w:rsidRPr="005B2B21">
        <w:rPr>
          <w:rFonts w:ascii="Roboto Condensed Light" w:hAnsi="Roboto Condensed Light"/>
          <w:sz w:val="18"/>
          <w:szCs w:val="18"/>
        </w:rPr>
        <w:instrText>: Jurnal Manajemen, Strategi Bisnis Dan Kewirausahaan, no. 1999 (2022): 241, https://doi.org/10.24843/matrik:jmbk.2022.v16.i02.p05.","previouslyFormattedCitation":"Heru Kristanto, “Transformational Leadership and Affective Commitment: Individual Organizational Learning and Motivation as Mediator,” &lt;i&gt;Matrik</w:instrText>
      </w:r>
      <w:r w:rsidRPr="005B2B21">
        <w:rPr>
          <w:rFonts w:ascii="Times New Roman" w:hAnsi="Times New Roman" w:cs="Times New Roman"/>
          <w:sz w:val="18"/>
          <w:szCs w:val="18"/>
        </w:rPr>
        <w:instrText> </w:instrText>
      </w:r>
      <w:r w:rsidRPr="005B2B21">
        <w:rPr>
          <w:rFonts w:ascii="Roboto Condensed Light" w:hAnsi="Roboto Condensed Light"/>
          <w:sz w:val="18"/>
          <w:szCs w:val="18"/>
        </w:rPr>
        <w:instrText>: Jurnal Manajemen, Strategi Bisnis Dan Kewirausahaan&lt;/i&gt;, no. 1999 (2022): 241, https://doi.org/10.24843/matrik:jmbk.2022.v16.i02.p05."},"properties":{"noteIndex":33},"schema":"https://github.com/citation-style-language/schema/raw/master/csl-citation.json"}</w:instrText>
      </w:r>
      <w:r w:rsidRPr="005B2B21">
        <w:rPr>
          <w:rFonts w:ascii="Roboto Condensed Light" w:hAnsi="Roboto Condensed Light"/>
          <w:sz w:val="18"/>
          <w:szCs w:val="18"/>
        </w:rPr>
        <w:fldChar w:fldCharType="separate"/>
      </w:r>
      <w:r w:rsidRPr="005B2B21">
        <w:rPr>
          <w:rFonts w:ascii="Roboto Condensed Light" w:hAnsi="Roboto Condensed Light"/>
          <w:noProof/>
          <w:sz w:val="18"/>
          <w:szCs w:val="18"/>
        </w:rPr>
        <w:t xml:space="preserve">Heru Kristanto, “Transformational Leadership and Affective Commitment: Individual Organizational Learning and Motivation as Mediator,” </w:t>
      </w:r>
      <w:r w:rsidRPr="005B2B21">
        <w:rPr>
          <w:rFonts w:ascii="Roboto Condensed Light" w:hAnsi="Roboto Condensed Light"/>
          <w:i/>
          <w:noProof/>
          <w:sz w:val="18"/>
          <w:szCs w:val="18"/>
        </w:rPr>
        <w:t>Matrik</w:t>
      </w:r>
      <w:r w:rsidRPr="005B2B21">
        <w:rPr>
          <w:rFonts w:ascii="Times New Roman" w:hAnsi="Times New Roman" w:cs="Times New Roman"/>
          <w:i/>
          <w:noProof/>
          <w:sz w:val="18"/>
          <w:szCs w:val="18"/>
        </w:rPr>
        <w:t> </w:t>
      </w:r>
      <w:r w:rsidRPr="005B2B21">
        <w:rPr>
          <w:rFonts w:ascii="Roboto Condensed Light" w:hAnsi="Roboto Condensed Light"/>
          <w:i/>
          <w:noProof/>
          <w:sz w:val="18"/>
          <w:szCs w:val="18"/>
        </w:rPr>
        <w:t>: Jurnal Manajemen, Strategi Bisnis Dan Kewirausahaan</w:t>
      </w:r>
      <w:r w:rsidRPr="005B2B21">
        <w:rPr>
          <w:rFonts w:ascii="Roboto Condensed Light" w:hAnsi="Roboto Condensed Light"/>
          <w:noProof/>
          <w:sz w:val="18"/>
          <w:szCs w:val="18"/>
        </w:rPr>
        <w:t>, no. 1999 (2022): 241, https://doi.org/10.24843/matrik:jmbk.2022.v16.i02.p05.</w:t>
      </w:r>
      <w:r w:rsidRPr="005B2B21">
        <w:rPr>
          <w:rFonts w:ascii="Roboto Condensed Light" w:hAnsi="Roboto Condensed Light"/>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0C506B" w14:textId="28CE361A" w:rsidR="005A0603" w:rsidRPr="00471008" w:rsidRDefault="00BD7FA1" w:rsidP="00471008">
    <w:pPr>
      <w:pStyle w:val="Header"/>
    </w:pPr>
    <w:r>
      <w:rPr>
        <w:rFonts w:ascii="Aldo" w:hAnsi="Aldo"/>
        <w:sz w:val="20"/>
        <w:szCs w:val="20"/>
      </w:rPr>
      <w:t>Erdin Sumardian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63CA5" w14:textId="1C7431C9" w:rsidR="00CB2C36" w:rsidRPr="00CB2C36" w:rsidRDefault="00CB2C36" w:rsidP="00CB2C36">
    <w:pPr>
      <w:pStyle w:val="Header"/>
      <w:jc w:val="right"/>
      <w:rPr>
        <w:rFonts w:ascii="Aldo" w:hAnsi="Aldo"/>
        <w:sz w:val="20"/>
        <w:szCs w:val="20"/>
      </w:rPr>
    </w:pPr>
    <w:r w:rsidRPr="00CB2C36">
      <w:rPr>
        <w:rFonts w:ascii="Aldo" w:hAnsi="Aldo"/>
        <w:sz w:val="20"/>
        <w:szCs w:val="20"/>
      </w:rPr>
      <w:t>Implementasi Kepemimpinan Keteladanan</w:t>
    </w:r>
    <w:r>
      <w:rPr>
        <w:rFonts w:ascii="Aldo" w:hAnsi="Aldo"/>
        <w:sz w:val="20"/>
        <w:szCs w:val="20"/>
      </w:rPr>
      <w:t xml:space="preserve"> p</w:t>
    </w:r>
    <w:r w:rsidRPr="00CB2C36">
      <w:rPr>
        <w:rFonts w:ascii="Aldo" w:hAnsi="Aldo"/>
        <w:sz w:val="20"/>
        <w:szCs w:val="20"/>
      </w:rPr>
      <w:t>ada Organisasi Kepemudaan:</w:t>
    </w:r>
  </w:p>
  <w:p w14:paraId="281DF2D2" w14:textId="4BF63C34" w:rsidR="00A22270" w:rsidRPr="00B4753F" w:rsidRDefault="00CB2C36" w:rsidP="00CB2C36">
    <w:pPr>
      <w:pStyle w:val="Header"/>
      <w:jc w:val="right"/>
    </w:pPr>
    <w:r w:rsidRPr="00CB2C36">
      <w:rPr>
        <w:rFonts w:ascii="Aldo" w:hAnsi="Aldo"/>
        <w:sz w:val="20"/>
        <w:szCs w:val="20"/>
      </w:rPr>
      <w:t>Studi Kasus Karang Taruna</w:t>
    </w:r>
    <w:r w:rsidR="00AF401C">
      <w:rPr>
        <w:rFonts w:ascii="Aldo" w:hAnsi="Aldo"/>
        <w:sz w:val="20"/>
        <w:szCs w:val="20"/>
      </w:rPr>
      <w:t xml:space="preserve"> XYZ</w:t>
    </w:r>
    <w:r w:rsidRPr="00CB2C36">
      <w:rPr>
        <w:rFonts w:ascii="Aldo" w:hAnsi="Aldo"/>
        <w:sz w:val="20"/>
        <w:szCs w:val="20"/>
      </w:rPr>
      <w:t xml:space="preserve"> Surabay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2" w:name="_Hlk160109455"/>
  <w:p w14:paraId="10AA73F7" w14:textId="77777777" w:rsidR="00A22270" w:rsidRDefault="00A22270" w:rsidP="00A22270">
    <w:pPr>
      <w:pStyle w:val="Header"/>
    </w:pPr>
    <w:r>
      <w:rPr>
        <w:noProof/>
      </w:rPr>
      <mc:AlternateContent>
        <mc:Choice Requires="wpg">
          <w:drawing>
            <wp:anchor distT="0" distB="0" distL="114300" distR="114300" simplePos="0" relativeHeight="251659264" behindDoc="0" locked="0" layoutInCell="1" allowOverlap="1" wp14:anchorId="762F8BEA" wp14:editId="19179143">
              <wp:simplePos x="0" y="0"/>
              <wp:positionH relativeFrom="column">
                <wp:posOffset>-316040</wp:posOffset>
              </wp:positionH>
              <wp:positionV relativeFrom="paragraph">
                <wp:posOffset>95885</wp:posOffset>
              </wp:positionV>
              <wp:extent cx="5604098" cy="665480"/>
              <wp:effectExtent l="0" t="0" r="0" b="1270"/>
              <wp:wrapNone/>
              <wp:docPr id="1537133888" name="Group 6"/>
              <wp:cNvGraphicFramePr/>
              <a:graphic xmlns:a="http://schemas.openxmlformats.org/drawingml/2006/main">
                <a:graphicData uri="http://schemas.microsoft.com/office/word/2010/wordprocessingGroup">
                  <wpg:wgp>
                    <wpg:cNvGrpSpPr/>
                    <wpg:grpSpPr>
                      <a:xfrm>
                        <a:off x="0" y="0"/>
                        <a:ext cx="5604098" cy="665480"/>
                        <a:chOff x="0" y="0"/>
                        <a:chExt cx="5604098" cy="665480"/>
                      </a:xfrm>
                    </wpg:grpSpPr>
                    <pic:pic xmlns:pic="http://schemas.openxmlformats.org/drawingml/2006/picture">
                      <pic:nvPicPr>
                        <pic:cNvPr id="1169223779" name="Picture 3">
                          <a:extLst>
                            <a:ext uri="{FF2B5EF4-FFF2-40B4-BE49-F238E27FC236}">
                              <a16:creationId xmlns:a16="http://schemas.microsoft.com/office/drawing/2014/main" id="{4B3CD0B7-FCA0-1693-DD61-293F1B5A692D}"/>
                            </a:ext>
                          </a:extLst>
                        </pic:cNvPr>
                        <pic:cNvPicPr>
                          <a:picLocks noChangeAspect="1"/>
                        </pic:cNvPicPr>
                      </pic:nvPicPr>
                      <pic:blipFill rotWithShape="1">
                        <a:blip r:embed="rId1">
                          <a:clrChange>
                            <a:clrFrom>
                              <a:srgbClr val="052330"/>
                            </a:clrFrom>
                            <a:clrTo>
                              <a:srgbClr val="052330">
                                <a:alpha val="0"/>
                              </a:srgbClr>
                            </a:clrTo>
                          </a:clrChange>
                          <a:extLst>
                            <a:ext uri="{BEBA8EAE-BF5A-486C-A8C5-ECC9F3942E4B}">
                              <a14:imgProps xmlns:a14="http://schemas.microsoft.com/office/drawing/2010/main">
                                <a14:imgLayer r:embed="rId2">
                                  <a14:imgEffect>
                                    <a14:colorTemperature colorTemp="11200"/>
                                  </a14:imgEffect>
                                  <a14:imgEffect>
                                    <a14:brightnessContrast bright="-20000" contrast="40000"/>
                                  </a14:imgEffect>
                                </a14:imgLayer>
                              </a14:imgProps>
                            </a:ext>
                            <a:ext uri="{28A0092B-C50C-407E-A947-70E740481C1C}">
                              <a14:useLocalDpi xmlns:a14="http://schemas.microsoft.com/office/drawing/2010/main" val="0"/>
                            </a:ext>
                          </a:extLst>
                        </a:blip>
                        <a:srcRect t="24610" b="17551"/>
                        <a:stretch/>
                      </pic:blipFill>
                      <pic:spPr bwMode="auto">
                        <a:xfrm>
                          <a:off x="0" y="35626"/>
                          <a:ext cx="3162300" cy="588010"/>
                        </a:xfrm>
                        <a:prstGeom prst="rect">
                          <a:avLst/>
                        </a:prstGeom>
                        <a:noFill/>
                        <a:ln>
                          <a:noFill/>
                        </a:ln>
                        <a:extLst>
                          <a:ext uri="{53640926-AAD7-44D8-BBD7-CCE9431645EC}">
                            <a14:shadowObscured xmlns:a14="http://schemas.microsoft.com/office/drawing/2010/main"/>
                          </a:ext>
                        </a:extLst>
                      </pic:spPr>
                    </pic:pic>
                    <wps:wsp>
                      <wps:cNvPr id="131175879" name="Rectangle 5"/>
                      <wps:cNvSpPr/>
                      <wps:spPr>
                        <a:xfrm flipH="1">
                          <a:off x="3111335" y="47501"/>
                          <a:ext cx="36000" cy="558800"/>
                        </a:xfrm>
                        <a:prstGeom prst="rect">
                          <a:avLst/>
                        </a:prstGeom>
                        <a:solidFill>
                          <a:schemeClr val="accent4">
                            <a:lumMod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0735645" name="Text Box 4"/>
                      <wps:cNvSpPr txBox="1"/>
                      <wps:spPr>
                        <a:xfrm>
                          <a:off x="3206338" y="0"/>
                          <a:ext cx="2397760" cy="665480"/>
                        </a:xfrm>
                        <a:prstGeom prst="rect">
                          <a:avLst/>
                        </a:prstGeom>
                        <a:noFill/>
                        <a:ln w="6350">
                          <a:noFill/>
                        </a:ln>
                      </wps:spPr>
                      <wps:txbx>
                        <w:txbxContent>
                          <w:p w14:paraId="1016B764" w14:textId="77777777" w:rsidR="00A22270" w:rsidRPr="00B73C01" w:rsidRDefault="00A22270" w:rsidP="00A22270">
                            <w:pPr>
                              <w:spacing w:after="0" w:line="240" w:lineRule="auto"/>
                              <w:rPr>
                                <w:rFonts w:ascii="Roboto Condensed" w:hAnsi="Roboto Condensed"/>
                                <w:color w:val="404040" w:themeColor="text1" w:themeTint="BF"/>
                                <w:sz w:val="17"/>
                                <w:szCs w:val="17"/>
                              </w:rPr>
                            </w:pPr>
                            <w:r w:rsidRPr="00B73C01">
                              <w:rPr>
                                <w:rFonts w:ascii="Roboto Condensed" w:hAnsi="Roboto Condensed"/>
                                <w:color w:val="404040" w:themeColor="text1" w:themeTint="BF"/>
                                <w:sz w:val="17"/>
                                <w:szCs w:val="17"/>
                              </w:rPr>
                              <w:t>Website https://tanzim.stidalhadid.ac.id</w:t>
                            </w:r>
                          </w:p>
                          <w:p w14:paraId="52862662" w14:textId="77777777" w:rsidR="00A22270" w:rsidRPr="00B73C01" w:rsidRDefault="00A22270" w:rsidP="00A22270">
                            <w:pPr>
                              <w:spacing w:after="0" w:line="240" w:lineRule="auto"/>
                              <w:rPr>
                                <w:rFonts w:ascii="Roboto Condensed" w:hAnsi="Roboto Condensed"/>
                                <w:color w:val="404040" w:themeColor="text1" w:themeTint="BF"/>
                                <w:sz w:val="17"/>
                                <w:szCs w:val="17"/>
                              </w:rPr>
                            </w:pPr>
                            <w:r w:rsidRPr="00B73C01">
                              <w:rPr>
                                <w:rFonts w:ascii="Roboto Condensed" w:hAnsi="Roboto Condensed"/>
                                <w:color w:val="404040" w:themeColor="text1" w:themeTint="BF"/>
                                <w:sz w:val="17"/>
                                <w:szCs w:val="17"/>
                              </w:rPr>
                              <w:t>ISSN ONLINE: 2987-9205  ISSN CETAK: 2988-067X</w:t>
                            </w:r>
                          </w:p>
                          <w:p w14:paraId="7F7B65A3" w14:textId="63D2C14F" w:rsidR="00A22270" w:rsidRDefault="00A22270" w:rsidP="00A22270">
                            <w:pPr>
                              <w:spacing w:after="0" w:line="240" w:lineRule="auto"/>
                              <w:rPr>
                                <w:rFonts w:ascii="Roboto Condensed" w:hAnsi="Roboto Condensed"/>
                                <w:color w:val="404040" w:themeColor="text1" w:themeTint="BF"/>
                                <w:sz w:val="17"/>
                                <w:szCs w:val="17"/>
                              </w:rPr>
                            </w:pPr>
                            <w:r w:rsidRPr="00B73C01">
                              <w:rPr>
                                <w:rFonts w:ascii="Roboto Condensed" w:hAnsi="Roboto Condensed"/>
                                <w:color w:val="404040" w:themeColor="text1" w:themeTint="BF"/>
                                <w:sz w:val="17"/>
                                <w:szCs w:val="17"/>
                              </w:rPr>
                              <w:t xml:space="preserve">Volume </w:t>
                            </w:r>
                            <w:r w:rsidR="005B2B21">
                              <w:rPr>
                                <w:rFonts w:ascii="Roboto Condensed" w:hAnsi="Roboto Condensed"/>
                                <w:color w:val="404040" w:themeColor="text1" w:themeTint="BF"/>
                                <w:sz w:val="17"/>
                                <w:szCs w:val="17"/>
                              </w:rPr>
                              <w:t>4</w:t>
                            </w:r>
                            <w:r w:rsidRPr="00B73C01">
                              <w:rPr>
                                <w:rFonts w:ascii="Roboto Condensed" w:hAnsi="Roboto Condensed"/>
                                <w:color w:val="404040" w:themeColor="text1" w:themeTint="BF"/>
                                <w:sz w:val="17"/>
                                <w:szCs w:val="17"/>
                              </w:rPr>
                              <w:t xml:space="preserve"> Nomor </w:t>
                            </w:r>
                            <w:r w:rsidR="005B2B21">
                              <w:rPr>
                                <w:rFonts w:ascii="Roboto Condensed" w:hAnsi="Roboto Condensed"/>
                                <w:color w:val="404040" w:themeColor="text1" w:themeTint="BF"/>
                                <w:sz w:val="17"/>
                                <w:szCs w:val="17"/>
                              </w:rPr>
                              <w:t>1</w:t>
                            </w:r>
                            <w:r w:rsidRPr="00B73C01">
                              <w:rPr>
                                <w:rFonts w:ascii="Roboto Condensed" w:hAnsi="Roboto Condensed"/>
                                <w:color w:val="404040" w:themeColor="text1" w:themeTint="BF"/>
                                <w:sz w:val="17"/>
                                <w:szCs w:val="17"/>
                              </w:rPr>
                              <w:t xml:space="preserve"> (</w:t>
                            </w:r>
                            <w:r w:rsidR="005B2B21">
                              <w:rPr>
                                <w:rFonts w:ascii="Roboto Condensed" w:hAnsi="Roboto Condensed"/>
                                <w:color w:val="404040" w:themeColor="text1" w:themeTint="BF"/>
                                <w:sz w:val="17"/>
                                <w:szCs w:val="17"/>
                              </w:rPr>
                              <w:t>Februari</w:t>
                            </w:r>
                            <w:r w:rsidRPr="00B73C01">
                              <w:rPr>
                                <w:rFonts w:ascii="Roboto Condensed" w:hAnsi="Roboto Condensed"/>
                                <w:color w:val="404040" w:themeColor="text1" w:themeTint="BF"/>
                                <w:sz w:val="17"/>
                                <w:szCs w:val="17"/>
                              </w:rPr>
                              <w:t>),</w:t>
                            </w:r>
                            <w:r w:rsidR="00977269">
                              <w:rPr>
                                <w:rFonts w:ascii="Roboto Condensed" w:hAnsi="Roboto Condensed"/>
                                <w:color w:val="404040" w:themeColor="text1" w:themeTint="BF"/>
                                <w:sz w:val="17"/>
                                <w:szCs w:val="17"/>
                              </w:rPr>
                              <w:t xml:space="preserve"> </w:t>
                            </w:r>
                            <w:r w:rsidRPr="00B73C01">
                              <w:rPr>
                                <w:rFonts w:ascii="Roboto Condensed" w:hAnsi="Roboto Condensed"/>
                                <w:color w:val="404040" w:themeColor="text1" w:themeTint="BF"/>
                                <w:sz w:val="17"/>
                                <w:szCs w:val="17"/>
                              </w:rPr>
                              <w:t>20</w:t>
                            </w:r>
                            <w:r w:rsidR="005B2B21">
                              <w:rPr>
                                <w:rFonts w:ascii="Roboto Condensed" w:hAnsi="Roboto Condensed"/>
                                <w:color w:val="404040" w:themeColor="text1" w:themeTint="BF"/>
                                <w:sz w:val="17"/>
                                <w:szCs w:val="17"/>
                              </w:rPr>
                              <w:t>26</w:t>
                            </w:r>
                          </w:p>
                          <w:p w14:paraId="3BF71341" w14:textId="601051C0" w:rsidR="00A22270" w:rsidRPr="00B73C01" w:rsidRDefault="00A22270" w:rsidP="00A22270">
                            <w:pPr>
                              <w:spacing w:after="0" w:line="240" w:lineRule="auto"/>
                              <w:rPr>
                                <w:rFonts w:ascii="Roboto Condensed" w:hAnsi="Roboto Condensed"/>
                                <w:color w:val="404040" w:themeColor="text1" w:themeTint="BF"/>
                                <w:sz w:val="17"/>
                                <w:szCs w:val="17"/>
                              </w:rPr>
                            </w:pPr>
                            <w:r>
                              <w:rPr>
                                <w:rFonts w:ascii="Roboto Condensed" w:hAnsi="Roboto Condensed"/>
                                <w:color w:val="404040" w:themeColor="text1" w:themeTint="BF"/>
                                <w:sz w:val="17"/>
                                <w:szCs w:val="17"/>
                              </w:rPr>
                              <w:t xml:space="preserve">DOI: </w:t>
                            </w:r>
                            <w:r w:rsidRPr="00965D3D">
                              <w:rPr>
                                <w:rFonts w:ascii="Roboto Condensed" w:hAnsi="Roboto Condensed"/>
                                <w:color w:val="404040" w:themeColor="text1" w:themeTint="BF"/>
                                <w:sz w:val="17"/>
                                <w:szCs w:val="17"/>
                              </w:rPr>
                              <w:t>10.55372/tanzhim.v</w:t>
                            </w:r>
                            <w:r w:rsidR="005B2B21">
                              <w:rPr>
                                <w:rFonts w:ascii="Roboto Condensed" w:hAnsi="Roboto Condensed"/>
                                <w:color w:val="404040" w:themeColor="text1" w:themeTint="BF"/>
                                <w:sz w:val="17"/>
                                <w:szCs w:val="17"/>
                              </w:rPr>
                              <w:t>4</w:t>
                            </w:r>
                            <w:r w:rsidRPr="00965D3D">
                              <w:rPr>
                                <w:rFonts w:ascii="Roboto Condensed" w:hAnsi="Roboto Condensed"/>
                                <w:color w:val="404040" w:themeColor="text1" w:themeTint="BF"/>
                                <w:sz w:val="17"/>
                                <w:szCs w:val="17"/>
                              </w:rPr>
                              <w:t>i</w:t>
                            </w:r>
                            <w:r w:rsidR="005B2B21">
                              <w:rPr>
                                <w:rFonts w:ascii="Roboto Condensed" w:hAnsi="Roboto Condensed"/>
                                <w:color w:val="404040" w:themeColor="text1" w:themeTint="BF"/>
                                <w:sz w:val="17"/>
                                <w:szCs w:val="17"/>
                              </w:rPr>
                              <w:t>1.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62F8BEA" id="Group 6" o:spid="_x0000_s1026" style="position:absolute;margin-left:-24.9pt;margin-top:7.55pt;width:441.25pt;height:52.4pt;z-index:251659264" coordsize="56040,6654"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356;width:31623;height:58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">
                <v:imagedata r:id="rId3" o:title="" croptop="16128f" cropbottom="11502f" chromakey="#052330"/>
              </v:shape>
              <v:rect id="Rectangle 5" o:spid="_x0000_s1028" style="position:absolute;left:31113;top:475;width:360;height:558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" fillcolor="#bf8f00 [2407]" stroked="f" strokeweight="1pt"/>
              <v:shapetype id="_x0000_t202" coordsize="21600,21600" o:spt="202" path="m,l,21600r21600,l21600,xe">
                <v:stroke joinstyle="miter"/>
                <v:path gradientshapeok="t" o:connecttype="rect"/>
              </v:shapetype>
              <v:shape id="Text Box 4" o:spid="_x0000_s1029" type="#_x0000_t202" style="position:absolute;left:32063;width:23977;height:6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" filled="f" stroked="f" strokeweight=".5pt">
                <v:textbox>
                  <w:txbxContent>
                    <w:p w14:paraId="1016B764" w14:textId="77777777" w:rsidR="00A22270" w:rsidRPr="00B73C01" w:rsidRDefault="00A22270" w:rsidP="00A22270">
                      <w:pPr>
                        <w:spacing w:after="0" w:line="240" w:lineRule="auto"/>
                        <w:rPr>
                          <w:rFonts w:ascii="Roboto Condensed" w:hAnsi="Roboto Condensed"/>
                          <w:color w:val="404040" w:themeColor="text1" w:themeTint="BF"/>
                          <w:sz w:val="17"/>
                          <w:szCs w:val="17"/>
                        </w:rPr>
                      </w:pPr>
                      <w:r w:rsidRPr="00B73C01">
                        <w:rPr>
                          <w:rFonts w:ascii="Roboto Condensed" w:hAnsi="Roboto Condensed"/>
                          <w:color w:val="404040" w:themeColor="text1" w:themeTint="BF"/>
                          <w:sz w:val="17"/>
                          <w:szCs w:val="17"/>
                        </w:rPr>
                        <w:t>Website https://tanzim.stidalhadid.ac.id</w:t>
                      </w:r>
                    </w:p>
                    <w:p w14:paraId="52862662" w14:textId="77777777" w:rsidR="00A22270" w:rsidRPr="00B73C01" w:rsidRDefault="00A22270" w:rsidP="00A22270">
                      <w:pPr>
                        <w:spacing w:after="0" w:line="240" w:lineRule="auto"/>
                        <w:rPr>
                          <w:rFonts w:ascii="Roboto Condensed" w:hAnsi="Roboto Condensed"/>
                          <w:color w:val="404040" w:themeColor="text1" w:themeTint="BF"/>
                          <w:sz w:val="17"/>
                          <w:szCs w:val="17"/>
                        </w:rPr>
                      </w:pPr>
                      <w:r w:rsidRPr="00B73C01">
                        <w:rPr>
                          <w:rFonts w:ascii="Roboto Condensed" w:hAnsi="Roboto Condensed"/>
                          <w:color w:val="404040" w:themeColor="text1" w:themeTint="BF"/>
                          <w:sz w:val="17"/>
                          <w:szCs w:val="17"/>
                        </w:rPr>
                        <w:t>ISSN ONLINE: 2987-9205  ISSN CETAK: 2988-067X</w:t>
                      </w:r>
                    </w:p>
                    <w:p w14:paraId="7F7B65A3" w14:textId="63D2C14F" w:rsidR="00A22270" w:rsidRDefault="00A22270" w:rsidP="00A22270">
                      <w:pPr>
                        <w:spacing w:after="0" w:line="240" w:lineRule="auto"/>
                        <w:rPr>
                          <w:rFonts w:ascii="Roboto Condensed" w:hAnsi="Roboto Condensed"/>
                          <w:color w:val="404040" w:themeColor="text1" w:themeTint="BF"/>
                          <w:sz w:val="17"/>
                          <w:szCs w:val="17"/>
                        </w:rPr>
                      </w:pPr>
                      <w:r w:rsidRPr="00B73C01">
                        <w:rPr>
                          <w:rFonts w:ascii="Roboto Condensed" w:hAnsi="Roboto Condensed"/>
                          <w:color w:val="404040" w:themeColor="text1" w:themeTint="BF"/>
                          <w:sz w:val="17"/>
                          <w:szCs w:val="17"/>
                        </w:rPr>
                        <w:t xml:space="preserve">Volume </w:t>
                      </w:r>
                      <w:r w:rsidR="005B2B21">
                        <w:rPr>
                          <w:rFonts w:ascii="Roboto Condensed" w:hAnsi="Roboto Condensed"/>
                          <w:color w:val="404040" w:themeColor="text1" w:themeTint="BF"/>
                          <w:sz w:val="17"/>
                          <w:szCs w:val="17"/>
                        </w:rPr>
                        <w:t>4</w:t>
                      </w:r>
                      <w:r w:rsidRPr="00B73C01">
                        <w:rPr>
                          <w:rFonts w:ascii="Roboto Condensed" w:hAnsi="Roboto Condensed"/>
                          <w:color w:val="404040" w:themeColor="text1" w:themeTint="BF"/>
                          <w:sz w:val="17"/>
                          <w:szCs w:val="17"/>
                        </w:rPr>
                        <w:t xml:space="preserve"> Nomor </w:t>
                      </w:r>
                      <w:r w:rsidR="005B2B21">
                        <w:rPr>
                          <w:rFonts w:ascii="Roboto Condensed" w:hAnsi="Roboto Condensed"/>
                          <w:color w:val="404040" w:themeColor="text1" w:themeTint="BF"/>
                          <w:sz w:val="17"/>
                          <w:szCs w:val="17"/>
                        </w:rPr>
                        <w:t>1</w:t>
                      </w:r>
                      <w:r w:rsidRPr="00B73C01">
                        <w:rPr>
                          <w:rFonts w:ascii="Roboto Condensed" w:hAnsi="Roboto Condensed"/>
                          <w:color w:val="404040" w:themeColor="text1" w:themeTint="BF"/>
                          <w:sz w:val="17"/>
                          <w:szCs w:val="17"/>
                        </w:rPr>
                        <w:t xml:space="preserve"> (</w:t>
                      </w:r>
                      <w:r w:rsidR="005B2B21">
                        <w:rPr>
                          <w:rFonts w:ascii="Roboto Condensed" w:hAnsi="Roboto Condensed"/>
                          <w:color w:val="404040" w:themeColor="text1" w:themeTint="BF"/>
                          <w:sz w:val="17"/>
                          <w:szCs w:val="17"/>
                        </w:rPr>
                        <w:t>Februari</w:t>
                      </w:r>
                      <w:r w:rsidRPr="00B73C01">
                        <w:rPr>
                          <w:rFonts w:ascii="Roboto Condensed" w:hAnsi="Roboto Condensed"/>
                          <w:color w:val="404040" w:themeColor="text1" w:themeTint="BF"/>
                          <w:sz w:val="17"/>
                          <w:szCs w:val="17"/>
                        </w:rPr>
                        <w:t>),</w:t>
                      </w:r>
                      <w:r w:rsidR="00977269">
                        <w:rPr>
                          <w:rFonts w:ascii="Roboto Condensed" w:hAnsi="Roboto Condensed"/>
                          <w:color w:val="404040" w:themeColor="text1" w:themeTint="BF"/>
                          <w:sz w:val="17"/>
                          <w:szCs w:val="17"/>
                        </w:rPr>
                        <w:t xml:space="preserve"> </w:t>
                      </w:r>
                      <w:r w:rsidRPr="00B73C01">
                        <w:rPr>
                          <w:rFonts w:ascii="Roboto Condensed" w:hAnsi="Roboto Condensed"/>
                          <w:color w:val="404040" w:themeColor="text1" w:themeTint="BF"/>
                          <w:sz w:val="17"/>
                          <w:szCs w:val="17"/>
                        </w:rPr>
                        <w:t>20</w:t>
                      </w:r>
                      <w:r w:rsidR="005B2B21">
                        <w:rPr>
                          <w:rFonts w:ascii="Roboto Condensed" w:hAnsi="Roboto Condensed"/>
                          <w:color w:val="404040" w:themeColor="text1" w:themeTint="BF"/>
                          <w:sz w:val="17"/>
                          <w:szCs w:val="17"/>
                        </w:rPr>
                        <w:t>26</w:t>
                      </w:r>
                    </w:p>
                    <w:p w14:paraId="3BF71341" w14:textId="601051C0" w:rsidR="00A22270" w:rsidRPr="00B73C01" w:rsidRDefault="00A22270" w:rsidP="00A22270">
                      <w:pPr>
                        <w:spacing w:after="0" w:line="240" w:lineRule="auto"/>
                        <w:rPr>
                          <w:rFonts w:ascii="Roboto Condensed" w:hAnsi="Roboto Condensed"/>
                          <w:color w:val="404040" w:themeColor="text1" w:themeTint="BF"/>
                          <w:sz w:val="17"/>
                          <w:szCs w:val="17"/>
                        </w:rPr>
                      </w:pPr>
                      <w:r>
                        <w:rPr>
                          <w:rFonts w:ascii="Roboto Condensed" w:hAnsi="Roboto Condensed"/>
                          <w:color w:val="404040" w:themeColor="text1" w:themeTint="BF"/>
                          <w:sz w:val="17"/>
                          <w:szCs w:val="17"/>
                        </w:rPr>
                        <w:t xml:space="preserve">DOI: </w:t>
                      </w:r>
                      <w:r w:rsidRPr="00965D3D">
                        <w:rPr>
                          <w:rFonts w:ascii="Roboto Condensed" w:hAnsi="Roboto Condensed"/>
                          <w:color w:val="404040" w:themeColor="text1" w:themeTint="BF"/>
                          <w:sz w:val="17"/>
                          <w:szCs w:val="17"/>
                        </w:rPr>
                        <w:t>10.55372/tanzhim.v</w:t>
                      </w:r>
                      <w:r w:rsidR="005B2B21">
                        <w:rPr>
                          <w:rFonts w:ascii="Roboto Condensed" w:hAnsi="Roboto Condensed"/>
                          <w:color w:val="404040" w:themeColor="text1" w:themeTint="BF"/>
                          <w:sz w:val="17"/>
                          <w:szCs w:val="17"/>
                        </w:rPr>
                        <w:t>4</w:t>
                      </w:r>
                      <w:r w:rsidRPr="00965D3D">
                        <w:rPr>
                          <w:rFonts w:ascii="Roboto Condensed" w:hAnsi="Roboto Condensed"/>
                          <w:color w:val="404040" w:themeColor="text1" w:themeTint="BF"/>
                          <w:sz w:val="17"/>
                          <w:szCs w:val="17"/>
                        </w:rPr>
                        <w:t>i</w:t>
                      </w:r>
                      <w:r w:rsidR="005B2B21">
                        <w:rPr>
                          <w:rFonts w:ascii="Roboto Condensed" w:hAnsi="Roboto Condensed"/>
                          <w:color w:val="404040" w:themeColor="text1" w:themeTint="BF"/>
                          <w:sz w:val="17"/>
                          <w:szCs w:val="17"/>
                        </w:rPr>
                        <w:t>1.58</w:t>
                      </w:r>
                    </w:p>
                  </w:txbxContent>
                </v:textbox>
              </v:shape>
            </v:group>
          </w:pict>
        </mc:Fallback>
      </mc:AlternateContent>
    </w:r>
  </w:p>
  <w:bookmarkEnd w:id="2"/>
  <w:p w14:paraId="12CD425B" w14:textId="77777777" w:rsidR="00A22270" w:rsidRDefault="00A222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C2E1C"/>
    <w:multiLevelType w:val="hybridMultilevel"/>
    <w:tmpl w:val="3DAC42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AC13B8"/>
    <w:multiLevelType w:val="hybridMultilevel"/>
    <w:tmpl w:val="5E8ED1AA"/>
    <w:lvl w:ilvl="0" w:tplc="04090019">
      <w:start w:val="1"/>
      <w:numFmt w:val="lowerLetter"/>
      <w:lvlText w:val="%1."/>
      <w:lvlJc w:val="left"/>
      <w:pPr>
        <w:ind w:left="886" w:hanging="360"/>
      </w:pPr>
    </w:lvl>
    <w:lvl w:ilvl="1" w:tplc="04090019" w:tentative="1">
      <w:start w:val="1"/>
      <w:numFmt w:val="lowerLetter"/>
      <w:lvlText w:val="%2."/>
      <w:lvlJc w:val="left"/>
      <w:pPr>
        <w:ind w:left="1606" w:hanging="360"/>
      </w:pPr>
    </w:lvl>
    <w:lvl w:ilvl="2" w:tplc="0409001B" w:tentative="1">
      <w:start w:val="1"/>
      <w:numFmt w:val="lowerRoman"/>
      <w:lvlText w:val="%3."/>
      <w:lvlJc w:val="right"/>
      <w:pPr>
        <w:ind w:left="2326" w:hanging="180"/>
      </w:pPr>
    </w:lvl>
    <w:lvl w:ilvl="3" w:tplc="0409000F" w:tentative="1">
      <w:start w:val="1"/>
      <w:numFmt w:val="decimal"/>
      <w:lvlText w:val="%4."/>
      <w:lvlJc w:val="left"/>
      <w:pPr>
        <w:ind w:left="3046" w:hanging="360"/>
      </w:pPr>
    </w:lvl>
    <w:lvl w:ilvl="4" w:tplc="04090019" w:tentative="1">
      <w:start w:val="1"/>
      <w:numFmt w:val="lowerLetter"/>
      <w:lvlText w:val="%5."/>
      <w:lvlJc w:val="left"/>
      <w:pPr>
        <w:ind w:left="3766" w:hanging="360"/>
      </w:pPr>
    </w:lvl>
    <w:lvl w:ilvl="5" w:tplc="0409001B" w:tentative="1">
      <w:start w:val="1"/>
      <w:numFmt w:val="lowerRoman"/>
      <w:lvlText w:val="%6."/>
      <w:lvlJc w:val="right"/>
      <w:pPr>
        <w:ind w:left="4486" w:hanging="180"/>
      </w:pPr>
    </w:lvl>
    <w:lvl w:ilvl="6" w:tplc="0409000F" w:tentative="1">
      <w:start w:val="1"/>
      <w:numFmt w:val="decimal"/>
      <w:lvlText w:val="%7."/>
      <w:lvlJc w:val="left"/>
      <w:pPr>
        <w:ind w:left="5206" w:hanging="360"/>
      </w:pPr>
    </w:lvl>
    <w:lvl w:ilvl="7" w:tplc="04090019" w:tentative="1">
      <w:start w:val="1"/>
      <w:numFmt w:val="lowerLetter"/>
      <w:lvlText w:val="%8."/>
      <w:lvlJc w:val="left"/>
      <w:pPr>
        <w:ind w:left="5926" w:hanging="360"/>
      </w:pPr>
    </w:lvl>
    <w:lvl w:ilvl="8" w:tplc="0409001B" w:tentative="1">
      <w:start w:val="1"/>
      <w:numFmt w:val="lowerRoman"/>
      <w:lvlText w:val="%9."/>
      <w:lvlJc w:val="right"/>
      <w:pPr>
        <w:ind w:left="6646" w:hanging="180"/>
      </w:pPr>
    </w:lvl>
  </w:abstractNum>
  <w:abstractNum w:abstractNumId="2" w15:restartNumberingAfterBreak="0">
    <w:nsid w:val="04DF0638"/>
    <w:multiLevelType w:val="hybridMultilevel"/>
    <w:tmpl w:val="730CF4C4"/>
    <w:lvl w:ilvl="0" w:tplc="0409000F">
      <w:start w:val="1"/>
      <w:numFmt w:val="decimal"/>
      <w:lvlText w:val="%1."/>
      <w:lvlJc w:val="left"/>
      <w:pPr>
        <w:ind w:left="706" w:hanging="360"/>
      </w:p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3" w15:restartNumberingAfterBreak="0">
    <w:nsid w:val="05960713"/>
    <w:multiLevelType w:val="hybridMultilevel"/>
    <w:tmpl w:val="15D83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D5270B"/>
    <w:multiLevelType w:val="hybridMultilevel"/>
    <w:tmpl w:val="0A6AE4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6F6C75"/>
    <w:multiLevelType w:val="hybridMultilevel"/>
    <w:tmpl w:val="25A0BA0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15:restartNumberingAfterBreak="0">
    <w:nsid w:val="0B91641B"/>
    <w:multiLevelType w:val="hybridMultilevel"/>
    <w:tmpl w:val="42A63DB4"/>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5976A5B"/>
    <w:multiLevelType w:val="hybridMultilevel"/>
    <w:tmpl w:val="0A06FA92"/>
    <w:lvl w:ilvl="0" w:tplc="04090015">
      <w:start w:val="1"/>
      <w:numFmt w:val="upp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15:restartNumberingAfterBreak="0">
    <w:nsid w:val="15EF2941"/>
    <w:multiLevelType w:val="hybridMultilevel"/>
    <w:tmpl w:val="C102E7E2"/>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1CEC4C3C"/>
    <w:multiLevelType w:val="hybridMultilevel"/>
    <w:tmpl w:val="9FEE08E4"/>
    <w:lvl w:ilvl="0" w:tplc="04090015">
      <w:start w:val="1"/>
      <w:numFmt w:val="upp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15:restartNumberingAfterBreak="0">
    <w:nsid w:val="1DD229F8"/>
    <w:multiLevelType w:val="hybridMultilevel"/>
    <w:tmpl w:val="9EAE14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1F443057"/>
    <w:multiLevelType w:val="hybridMultilevel"/>
    <w:tmpl w:val="0A500554"/>
    <w:lvl w:ilvl="0" w:tplc="3809000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12" w15:restartNumberingAfterBreak="0">
    <w:nsid w:val="1FD32798"/>
    <w:multiLevelType w:val="hybridMultilevel"/>
    <w:tmpl w:val="78B66F92"/>
    <w:lvl w:ilvl="0" w:tplc="9CCA8A14">
      <w:start w:val="1"/>
      <w:numFmt w:val="lowerLetter"/>
      <w:lvlText w:val="%1."/>
      <w:lvlJc w:val="left"/>
      <w:pPr>
        <w:tabs>
          <w:tab w:val="num" w:pos="720"/>
        </w:tabs>
        <w:ind w:left="720" w:hanging="360"/>
      </w:pPr>
    </w:lvl>
    <w:lvl w:ilvl="1" w:tplc="923A329A">
      <w:start w:val="1"/>
      <w:numFmt w:val="lowerLetter"/>
      <w:lvlText w:val="%2."/>
      <w:lvlJc w:val="left"/>
      <w:pPr>
        <w:tabs>
          <w:tab w:val="num" w:pos="1440"/>
        </w:tabs>
        <w:ind w:left="1440" w:hanging="360"/>
      </w:pPr>
    </w:lvl>
    <w:lvl w:ilvl="2" w:tplc="86A0467E">
      <w:start w:val="1"/>
      <w:numFmt w:val="decimal"/>
      <w:lvlText w:val="%3)"/>
      <w:lvlJc w:val="left"/>
      <w:pPr>
        <w:tabs>
          <w:tab w:val="num" w:pos="2160"/>
        </w:tabs>
        <w:ind w:left="2160" w:hanging="360"/>
      </w:pPr>
    </w:lvl>
    <w:lvl w:ilvl="3" w:tplc="A0C2B542" w:tentative="1">
      <w:start w:val="1"/>
      <w:numFmt w:val="lowerLetter"/>
      <w:lvlText w:val="%4."/>
      <w:lvlJc w:val="left"/>
      <w:pPr>
        <w:tabs>
          <w:tab w:val="num" w:pos="2880"/>
        </w:tabs>
        <w:ind w:left="2880" w:hanging="360"/>
      </w:pPr>
    </w:lvl>
    <w:lvl w:ilvl="4" w:tplc="26DEA01E" w:tentative="1">
      <w:start w:val="1"/>
      <w:numFmt w:val="lowerLetter"/>
      <w:lvlText w:val="%5."/>
      <w:lvlJc w:val="left"/>
      <w:pPr>
        <w:tabs>
          <w:tab w:val="num" w:pos="3600"/>
        </w:tabs>
        <w:ind w:left="3600" w:hanging="360"/>
      </w:pPr>
    </w:lvl>
    <w:lvl w:ilvl="5" w:tplc="0FD6C32C" w:tentative="1">
      <w:start w:val="1"/>
      <w:numFmt w:val="lowerLetter"/>
      <w:lvlText w:val="%6."/>
      <w:lvlJc w:val="left"/>
      <w:pPr>
        <w:tabs>
          <w:tab w:val="num" w:pos="4320"/>
        </w:tabs>
        <w:ind w:left="4320" w:hanging="360"/>
      </w:pPr>
    </w:lvl>
    <w:lvl w:ilvl="6" w:tplc="27DCB018" w:tentative="1">
      <w:start w:val="1"/>
      <w:numFmt w:val="lowerLetter"/>
      <w:lvlText w:val="%7."/>
      <w:lvlJc w:val="left"/>
      <w:pPr>
        <w:tabs>
          <w:tab w:val="num" w:pos="5040"/>
        </w:tabs>
        <w:ind w:left="5040" w:hanging="360"/>
      </w:pPr>
    </w:lvl>
    <w:lvl w:ilvl="7" w:tplc="F5F0907E" w:tentative="1">
      <w:start w:val="1"/>
      <w:numFmt w:val="lowerLetter"/>
      <w:lvlText w:val="%8."/>
      <w:lvlJc w:val="left"/>
      <w:pPr>
        <w:tabs>
          <w:tab w:val="num" w:pos="5760"/>
        </w:tabs>
        <w:ind w:left="5760" w:hanging="360"/>
      </w:pPr>
    </w:lvl>
    <w:lvl w:ilvl="8" w:tplc="A1EC7DD6" w:tentative="1">
      <w:start w:val="1"/>
      <w:numFmt w:val="lowerLetter"/>
      <w:lvlText w:val="%9."/>
      <w:lvlJc w:val="left"/>
      <w:pPr>
        <w:tabs>
          <w:tab w:val="num" w:pos="6480"/>
        </w:tabs>
        <w:ind w:left="6480" w:hanging="360"/>
      </w:pPr>
    </w:lvl>
  </w:abstractNum>
  <w:abstractNum w:abstractNumId="13" w15:restartNumberingAfterBreak="0">
    <w:nsid w:val="204F2D41"/>
    <w:multiLevelType w:val="hybridMultilevel"/>
    <w:tmpl w:val="AA085D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0F4D6D"/>
    <w:multiLevelType w:val="hybridMultilevel"/>
    <w:tmpl w:val="469A0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135937"/>
    <w:multiLevelType w:val="hybridMultilevel"/>
    <w:tmpl w:val="D5E67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426C4B"/>
    <w:multiLevelType w:val="hybridMultilevel"/>
    <w:tmpl w:val="85BE4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F712E0"/>
    <w:multiLevelType w:val="hybridMultilevel"/>
    <w:tmpl w:val="58120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482B83"/>
    <w:multiLevelType w:val="hybridMultilevel"/>
    <w:tmpl w:val="F38CC7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B941113"/>
    <w:multiLevelType w:val="hybridMultilevel"/>
    <w:tmpl w:val="6B147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BB5149"/>
    <w:multiLevelType w:val="hybridMultilevel"/>
    <w:tmpl w:val="64BC0932"/>
    <w:lvl w:ilvl="0" w:tplc="0409000F">
      <w:start w:val="1"/>
      <w:numFmt w:val="decimal"/>
      <w:lvlText w:val="%1."/>
      <w:lvlJc w:val="left"/>
      <w:pPr>
        <w:ind w:left="706" w:hanging="360"/>
      </w:p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21" w15:restartNumberingAfterBreak="0">
    <w:nsid w:val="2C1A300A"/>
    <w:multiLevelType w:val="hybridMultilevel"/>
    <w:tmpl w:val="3F9A859C"/>
    <w:lvl w:ilvl="0" w:tplc="04090019">
      <w:start w:val="1"/>
      <w:numFmt w:val="lowerLetter"/>
      <w:lvlText w:val="%1."/>
      <w:lvlJc w:val="left"/>
      <w:pPr>
        <w:ind w:left="886" w:hanging="360"/>
      </w:pPr>
    </w:lvl>
    <w:lvl w:ilvl="1" w:tplc="04090019" w:tentative="1">
      <w:start w:val="1"/>
      <w:numFmt w:val="lowerLetter"/>
      <w:lvlText w:val="%2."/>
      <w:lvlJc w:val="left"/>
      <w:pPr>
        <w:ind w:left="1606" w:hanging="360"/>
      </w:pPr>
    </w:lvl>
    <w:lvl w:ilvl="2" w:tplc="0409001B" w:tentative="1">
      <w:start w:val="1"/>
      <w:numFmt w:val="lowerRoman"/>
      <w:lvlText w:val="%3."/>
      <w:lvlJc w:val="right"/>
      <w:pPr>
        <w:ind w:left="2326" w:hanging="180"/>
      </w:pPr>
    </w:lvl>
    <w:lvl w:ilvl="3" w:tplc="0409000F" w:tentative="1">
      <w:start w:val="1"/>
      <w:numFmt w:val="decimal"/>
      <w:lvlText w:val="%4."/>
      <w:lvlJc w:val="left"/>
      <w:pPr>
        <w:ind w:left="3046" w:hanging="360"/>
      </w:pPr>
    </w:lvl>
    <w:lvl w:ilvl="4" w:tplc="04090019" w:tentative="1">
      <w:start w:val="1"/>
      <w:numFmt w:val="lowerLetter"/>
      <w:lvlText w:val="%5."/>
      <w:lvlJc w:val="left"/>
      <w:pPr>
        <w:ind w:left="3766" w:hanging="360"/>
      </w:pPr>
    </w:lvl>
    <w:lvl w:ilvl="5" w:tplc="0409001B" w:tentative="1">
      <w:start w:val="1"/>
      <w:numFmt w:val="lowerRoman"/>
      <w:lvlText w:val="%6."/>
      <w:lvlJc w:val="right"/>
      <w:pPr>
        <w:ind w:left="4486" w:hanging="180"/>
      </w:pPr>
    </w:lvl>
    <w:lvl w:ilvl="6" w:tplc="0409000F" w:tentative="1">
      <w:start w:val="1"/>
      <w:numFmt w:val="decimal"/>
      <w:lvlText w:val="%7."/>
      <w:lvlJc w:val="left"/>
      <w:pPr>
        <w:ind w:left="5206" w:hanging="360"/>
      </w:pPr>
    </w:lvl>
    <w:lvl w:ilvl="7" w:tplc="04090019" w:tentative="1">
      <w:start w:val="1"/>
      <w:numFmt w:val="lowerLetter"/>
      <w:lvlText w:val="%8."/>
      <w:lvlJc w:val="left"/>
      <w:pPr>
        <w:ind w:left="5926" w:hanging="360"/>
      </w:pPr>
    </w:lvl>
    <w:lvl w:ilvl="8" w:tplc="0409001B" w:tentative="1">
      <w:start w:val="1"/>
      <w:numFmt w:val="lowerRoman"/>
      <w:lvlText w:val="%9."/>
      <w:lvlJc w:val="right"/>
      <w:pPr>
        <w:ind w:left="6646" w:hanging="180"/>
      </w:pPr>
    </w:lvl>
  </w:abstractNum>
  <w:abstractNum w:abstractNumId="22" w15:restartNumberingAfterBreak="0">
    <w:nsid w:val="2C556F7D"/>
    <w:multiLevelType w:val="hybridMultilevel"/>
    <w:tmpl w:val="D610D7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ED84998"/>
    <w:multiLevelType w:val="hybridMultilevel"/>
    <w:tmpl w:val="255CAB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C84C1A"/>
    <w:multiLevelType w:val="hybridMultilevel"/>
    <w:tmpl w:val="7004CFDC"/>
    <w:lvl w:ilvl="0" w:tplc="0409000F">
      <w:start w:val="1"/>
      <w:numFmt w:val="decimal"/>
      <w:lvlText w:val="%1."/>
      <w:lvlJc w:val="left"/>
      <w:pPr>
        <w:ind w:left="706" w:hanging="360"/>
      </w:p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25" w15:restartNumberingAfterBreak="0">
    <w:nsid w:val="332E16D9"/>
    <w:multiLevelType w:val="hybridMultilevel"/>
    <w:tmpl w:val="89AC0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382842"/>
    <w:multiLevelType w:val="hybridMultilevel"/>
    <w:tmpl w:val="2DEC1C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7D8070C"/>
    <w:multiLevelType w:val="hybridMultilevel"/>
    <w:tmpl w:val="1E66B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4B5B29"/>
    <w:multiLevelType w:val="hybridMultilevel"/>
    <w:tmpl w:val="D1CC2122"/>
    <w:lvl w:ilvl="0" w:tplc="B0B4759E">
      <w:start w:val="1"/>
      <w:numFmt w:val="decimal"/>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7BD61F1"/>
    <w:multiLevelType w:val="hybridMultilevel"/>
    <w:tmpl w:val="44422C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017223"/>
    <w:multiLevelType w:val="hybridMultilevel"/>
    <w:tmpl w:val="15DAB8FE"/>
    <w:lvl w:ilvl="0" w:tplc="0409000F">
      <w:start w:val="1"/>
      <w:numFmt w:val="decimal"/>
      <w:lvlText w:val="%1."/>
      <w:lvlJc w:val="left"/>
      <w:pPr>
        <w:ind w:left="706" w:hanging="360"/>
      </w:p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31" w15:restartNumberingAfterBreak="0">
    <w:nsid w:val="50871C7B"/>
    <w:multiLevelType w:val="hybridMultilevel"/>
    <w:tmpl w:val="8FCC08E8"/>
    <w:lvl w:ilvl="0" w:tplc="247E806E">
      <w:start w:val="1"/>
      <w:numFmt w:val="lowerLetter"/>
      <w:lvlText w:val="%1."/>
      <w:lvlJc w:val="left"/>
      <w:pPr>
        <w:tabs>
          <w:tab w:val="num" w:pos="360"/>
        </w:tabs>
        <w:ind w:left="360" w:hanging="360"/>
      </w:pPr>
    </w:lvl>
    <w:lvl w:ilvl="1" w:tplc="7BF6229A">
      <w:start w:val="1"/>
      <w:numFmt w:val="lowerLetter"/>
      <w:lvlText w:val="%2."/>
      <w:lvlJc w:val="left"/>
      <w:pPr>
        <w:tabs>
          <w:tab w:val="num" w:pos="1080"/>
        </w:tabs>
        <w:ind w:left="1080" w:hanging="360"/>
      </w:pPr>
    </w:lvl>
    <w:lvl w:ilvl="2" w:tplc="D4CC4A50">
      <w:start w:val="1"/>
      <w:numFmt w:val="decimal"/>
      <w:lvlText w:val="%3)"/>
      <w:lvlJc w:val="left"/>
      <w:pPr>
        <w:tabs>
          <w:tab w:val="num" w:pos="1800"/>
        </w:tabs>
        <w:ind w:left="1800" w:hanging="360"/>
      </w:pPr>
    </w:lvl>
    <w:lvl w:ilvl="3" w:tplc="4A2000F6" w:tentative="1">
      <w:start w:val="1"/>
      <w:numFmt w:val="lowerLetter"/>
      <w:lvlText w:val="%4."/>
      <w:lvlJc w:val="left"/>
      <w:pPr>
        <w:tabs>
          <w:tab w:val="num" w:pos="2520"/>
        </w:tabs>
        <w:ind w:left="2520" w:hanging="360"/>
      </w:pPr>
    </w:lvl>
    <w:lvl w:ilvl="4" w:tplc="2B188D08" w:tentative="1">
      <w:start w:val="1"/>
      <w:numFmt w:val="lowerLetter"/>
      <w:lvlText w:val="%5."/>
      <w:lvlJc w:val="left"/>
      <w:pPr>
        <w:tabs>
          <w:tab w:val="num" w:pos="3240"/>
        </w:tabs>
        <w:ind w:left="3240" w:hanging="360"/>
      </w:pPr>
    </w:lvl>
    <w:lvl w:ilvl="5" w:tplc="F8600668" w:tentative="1">
      <w:start w:val="1"/>
      <w:numFmt w:val="lowerLetter"/>
      <w:lvlText w:val="%6."/>
      <w:lvlJc w:val="left"/>
      <w:pPr>
        <w:tabs>
          <w:tab w:val="num" w:pos="3960"/>
        </w:tabs>
        <w:ind w:left="3960" w:hanging="360"/>
      </w:pPr>
    </w:lvl>
    <w:lvl w:ilvl="6" w:tplc="2040C300" w:tentative="1">
      <w:start w:val="1"/>
      <w:numFmt w:val="lowerLetter"/>
      <w:lvlText w:val="%7."/>
      <w:lvlJc w:val="left"/>
      <w:pPr>
        <w:tabs>
          <w:tab w:val="num" w:pos="4680"/>
        </w:tabs>
        <w:ind w:left="4680" w:hanging="360"/>
      </w:pPr>
    </w:lvl>
    <w:lvl w:ilvl="7" w:tplc="729AFD84" w:tentative="1">
      <w:start w:val="1"/>
      <w:numFmt w:val="lowerLetter"/>
      <w:lvlText w:val="%8."/>
      <w:lvlJc w:val="left"/>
      <w:pPr>
        <w:tabs>
          <w:tab w:val="num" w:pos="5400"/>
        </w:tabs>
        <w:ind w:left="5400" w:hanging="360"/>
      </w:pPr>
    </w:lvl>
    <w:lvl w:ilvl="8" w:tplc="436AAB14" w:tentative="1">
      <w:start w:val="1"/>
      <w:numFmt w:val="lowerLetter"/>
      <w:lvlText w:val="%9."/>
      <w:lvlJc w:val="left"/>
      <w:pPr>
        <w:tabs>
          <w:tab w:val="num" w:pos="6120"/>
        </w:tabs>
        <w:ind w:left="6120" w:hanging="360"/>
      </w:pPr>
    </w:lvl>
  </w:abstractNum>
  <w:abstractNum w:abstractNumId="32" w15:restartNumberingAfterBreak="0">
    <w:nsid w:val="51FD1526"/>
    <w:multiLevelType w:val="hybridMultilevel"/>
    <w:tmpl w:val="0A4C79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304746"/>
    <w:multiLevelType w:val="hybridMultilevel"/>
    <w:tmpl w:val="F6885E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6AF3209"/>
    <w:multiLevelType w:val="hybridMultilevel"/>
    <w:tmpl w:val="7F009D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A13BC6"/>
    <w:multiLevelType w:val="hybridMultilevel"/>
    <w:tmpl w:val="D17C3C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B3C44BD"/>
    <w:multiLevelType w:val="hybridMultilevel"/>
    <w:tmpl w:val="AE1864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F157ED7"/>
    <w:multiLevelType w:val="hybridMultilevel"/>
    <w:tmpl w:val="1FB238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6546099"/>
    <w:multiLevelType w:val="hybridMultilevel"/>
    <w:tmpl w:val="2C7CF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C277AD"/>
    <w:multiLevelType w:val="hybridMultilevel"/>
    <w:tmpl w:val="B76AD1A2"/>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0" w15:restartNumberingAfterBreak="0">
    <w:nsid w:val="68071F86"/>
    <w:multiLevelType w:val="hybridMultilevel"/>
    <w:tmpl w:val="39024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D731F4D"/>
    <w:multiLevelType w:val="hybridMultilevel"/>
    <w:tmpl w:val="FFC00032"/>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2" w15:restartNumberingAfterBreak="0">
    <w:nsid w:val="6EB3289F"/>
    <w:multiLevelType w:val="hybridMultilevel"/>
    <w:tmpl w:val="2A600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0140184"/>
    <w:multiLevelType w:val="hybridMultilevel"/>
    <w:tmpl w:val="A7087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AF4FD9"/>
    <w:multiLevelType w:val="hybridMultilevel"/>
    <w:tmpl w:val="215629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5B62B79"/>
    <w:multiLevelType w:val="hybridMultilevel"/>
    <w:tmpl w:val="026C5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6340B49"/>
    <w:multiLevelType w:val="hybridMultilevel"/>
    <w:tmpl w:val="655E65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6F58AE"/>
    <w:multiLevelType w:val="hybridMultilevel"/>
    <w:tmpl w:val="B7F82234"/>
    <w:lvl w:ilvl="0" w:tplc="79D2EE04">
      <w:start w:val="1"/>
      <w:numFmt w:val="lowerLetter"/>
      <w:lvlText w:val="%1."/>
      <w:lvlJc w:val="left"/>
      <w:pPr>
        <w:tabs>
          <w:tab w:val="num" w:pos="720"/>
        </w:tabs>
        <w:ind w:left="720" w:hanging="360"/>
      </w:pPr>
    </w:lvl>
    <w:lvl w:ilvl="1" w:tplc="D7D0C8A4">
      <w:start w:val="1"/>
      <w:numFmt w:val="lowerLetter"/>
      <w:lvlText w:val="%2."/>
      <w:lvlJc w:val="left"/>
      <w:pPr>
        <w:tabs>
          <w:tab w:val="num" w:pos="1440"/>
        </w:tabs>
        <w:ind w:left="1440" w:hanging="360"/>
      </w:pPr>
    </w:lvl>
    <w:lvl w:ilvl="2" w:tplc="C1E4F152">
      <w:start w:val="1"/>
      <w:numFmt w:val="decimal"/>
      <w:lvlText w:val="%3)"/>
      <w:lvlJc w:val="left"/>
      <w:pPr>
        <w:tabs>
          <w:tab w:val="num" w:pos="2160"/>
        </w:tabs>
        <w:ind w:left="2160" w:hanging="360"/>
      </w:pPr>
    </w:lvl>
    <w:lvl w:ilvl="3" w:tplc="911420C4" w:tentative="1">
      <w:start w:val="1"/>
      <w:numFmt w:val="lowerLetter"/>
      <w:lvlText w:val="%4."/>
      <w:lvlJc w:val="left"/>
      <w:pPr>
        <w:tabs>
          <w:tab w:val="num" w:pos="2880"/>
        </w:tabs>
        <w:ind w:left="2880" w:hanging="360"/>
      </w:pPr>
    </w:lvl>
    <w:lvl w:ilvl="4" w:tplc="64C4246C" w:tentative="1">
      <w:start w:val="1"/>
      <w:numFmt w:val="lowerLetter"/>
      <w:lvlText w:val="%5."/>
      <w:lvlJc w:val="left"/>
      <w:pPr>
        <w:tabs>
          <w:tab w:val="num" w:pos="3600"/>
        </w:tabs>
        <w:ind w:left="3600" w:hanging="360"/>
      </w:pPr>
    </w:lvl>
    <w:lvl w:ilvl="5" w:tplc="8B7804F4" w:tentative="1">
      <w:start w:val="1"/>
      <w:numFmt w:val="lowerLetter"/>
      <w:lvlText w:val="%6."/>
      <w:lvlJc w:val="left"/>
      <w:pPr>
        <w:tabs>
          <w:tab w:val="num" w:pos="4320"/>
        </w:tabs>
        <w:ind w:left="4320" w:hanging="360"/>
      </w:pPr>
    </w:lvl>
    <w:lvl w:ilvl="6" w:tplc="78ACC364" w:tentative="1">
      <w:start w:val="1"/>
      <w:numFmt w:val="lowerLetter"/>
      <w:lvlText w:val="%7."/>
      <w:lvlJc w:val="left"/>
      <w:pPr>
        <w:tabs>
          <w:tab w:val="num" w:pos="5040"/>
        </w:tabs>
        <w:ind w:left="5040" w:hanging="360"/>
      </w:pPr>
    </w:lvl>
    <w:lvl w:ilvl="7" w:tplc="7A348AD4" w:tentative="1">
      <w:start w:val="1"/>
      <w:numFmt w:val="lowerLetter"/>
      <w:lvlText w:val="%8."/>
      <w:lvlJc w:val="left"/>
      <w:pPr>
        <w:tabs>
          <w:tab w:val="num" w:pos="5760"/>
        </w:tabs>
        <w:ind w:left="5760" w:hanging="360"/>
      </w:pPr>
    </w:lvl>
    <w:lvl w:ilvl="8" w:tplc="5F6C4CA8" w:tentative="1">
      <w:start w:val="1"/>
      <w:numFmt w:val="lowerLetter"/>
      <w:lvlText w:val="%9."/>
      <w:lvlJc w:val="left"/>
      <w:pPr>
        <w:tabs>
          <w:tab w:val="num" w:pos="6480"/>
        </w:tabs>
        <w:ind w:left="6480" w:hanging="360"/>
      </w:pPr>
    </w:lvl>
  </w:abstractNum>
  <w:abstractNum w:abstractNumId="48" w15:restartNumberingAfterBreak="0">
    <w:nsid w:val="793E0702"/>
    <w:multiLevelType w:val="hybridMultilevel"/>
    <w:tmpl w:val="0484795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F8846BE"/>
    <w:multiLevelType w:val="hybridMultilevel"/>
    <w:tmpl w:val="32F2BE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20674645">
    <w:abstractNumId w:val="22"/>
  </w:num>
  <w:num w:numId="2" w16cid:durableId="2029137570">
    <w:abstractNumId w:val="16"/>
  </w:num>
  <w:num w:numId="3" w16cid:durableId="2007631729">
    <w:abstractNumId w:val="26"/>
  </w:num>
  <w:num w:numId="4" w16cid:durableId="2137871640">
    <w:abstractNumId w:val="25"/>
  </w:num>
  <w:num w:numId="5" w16cid:durableId="1027683228">
    <w:abstractNumId w:val="15"/>
  </w:num>
  <w:num w:numId="6" w16cid:durableId="1049649317">
    <w:abstractNumId w:val="34"/>
  </w:num>
  <w:num w:numId="7" w16cid:durableId="4796722">
    <w:abstractNumId w:val="4"/>
  </w:num>
  <w:num w:numId="8" w16cid:durableId="1081177207">
    <w:abstractNumId w:val="32"/>
  </w:num>
  <w:num w:numId="9" w16cid:durableId="485443249">
    <w:abstractNumId w:val="24"/>
  </w:num>
  <w:num w:numId="10" w16cid:durableId="1397312915">
    <w:abstractNumId w:val="30"/>
  </w:num>
  <w:num w:numId="11" w16cid:durableId="270205197">
    <w:abstractNumId w:val="2"/>
  </w:num>
  <w:num w:numId="12" w16cid:durableId="1415853417">
    <w:abstractNumId w:val="20"/>
  </w:num>
  <w:num w:numId="13" w16cid:durableId="95296459">
    <w:abstractNumId w:val="46"/>
  </w:num>
  <w:num w:numId="14" w16cid:durableId="1966157804">
    <w:abstractNumId w:val="23"/>
  </w:num>
  <w:num w:numId="15" w16cid:durableId="649943359">
    <w:abstractNumId w:val="6"/>
  </w:num>
  <w:num w:numId="16" w16cid:durableId="313681682">
    <w:abstractNumId w:val="42"/>
  </w:num>
  <w:num w:numId="17" w16cid:durableId="64574327">
    <w:abstractNumId w:val="29"/>
  </w:num>
  <w:num w:numId="18" w16cid:durableId="1312438935">
    <w:abstractNumId w:val="3"/>
  </w:num>
  <w:num w:numId="19" w16cid:durableId="957566369">
    <w:abstractNumId w:val="43"/>
  </w:num>
  <w:num w:numId="20" w16cid:durableId="1823081402">
    <w:abstractNumId w:val="14"/>
  </w:num>
  <w:num w:numId="21" w16cid:durableId="1188177871">
    <w:abstractNumId w:val="44"/>
  </w:num>
  <w:num w:numId="22" w16cid:durableId="381758555">
    <w:abstractNumId w:val="31"/>
  </w:num>
  <w:num w:numId="23" w16cid:durableId="1628269160">
    <w:abstractNumId w:val="13"/>
  </w:num>
  <w:num w:numId="24" w16cid:durableId="1974016626">
    <w:abstractNumId w:val="47"/>
  </w:num>
  <w:num w:numId="25" w16cid:durableId="1286277706">
    <w:abstractNumId w:val="12"/>
  </w:num>
  <w:num w:numId="26" w16cid:durableId="503597237">
    <w:abstractNumId w:val="8"/>
  </w:num>
  <w:num w:numId="27" w16cid:durableId="974218571">
    <w:abstractNumId w:val="21"/>
  </w:num>
  <w:num w:numId="28" w16cid:durableId="1053115986">
    <w:abstractNumId w:val="41"/>
  </w:num>
  <w:num w:numId="29" w16cid:durableId="404307331">
    <w:abstractNumId w:val="1"/>
  </w:num>
  <w:num w:numId="30" w16cid:durableId="659502360">
    <w:abstractNumId w:val="9"/>
  </w:num>
  <w:num w:numId="31" w16cid:durableId="1257245926">
    <w:abstractNumId w:val="35"/>
  </w:num>
  <w:num w:numId="32" w16cid:durableId="2053537035">
    <w:abstractNumId w:val="40"/>
  </w:num>
  <w:num w:numId="33" w16cid:durableId="1390805879">
    <w:abstractNumId w:val="17"/>
  </w:num>
  <w:num w:numId="34" w16cid:durableId="713626293">
    <w:abstractNumId w:val="39"/>
  </w:num>
  <w:num w:numId="35" w16cid:durableId="251620820">
    <w:abstractNumId w:val="19"/>
  </w:num>
  <w:num w:numId="36" w16cid:durableId="1836261364">
    <w:abstractNumId w:val="7"/>
  </w:num>
  <w:num w:numId="37" w16cid:durableId="652100701">
    <w:abstractNumId w:val="38"/>
  </w:num>
  <w:num w:numId="38" w16cid:durableId="194075814">
    <w:abstractNumId w:val="5"/>
  </w:num>
  <w:num w:numId="39" w16cid:durableId="1296328901">
    <w:abstractNumId w:val="27"/>
  </w:num>
  <w:num w:numId="40" w16cid:durableId="784082648">
    <w:abstractNumId w:val="11"/>
  </w:num>
  <w:num w:numId="41" w16cid:durableId="1973368423">
    <w:abstractNumId w:val="28"/>
  </w:num>
  <w:num w:numId="42" w16cid:durableId="735207767">
    <w:abstractNumId w:val="10"/>
  </w:num>
  <w:num w:numId="43" w16cid:durableId="1733503346">
    <w:abstractNumId w:val="18"/>
  </w:num>
  <w:num w:numId="44" w16cid:durableId="1259409274">
    <w:abstractNumId w:val="48"/>
  </w:num>
  <w:num w:numId="45" w16cid:durableId="555818571">
    <w:abstractNumId w:val="33"/>
  </w:num>
  <w:num w:numId="46" w16cid:durableId="229393275">
    <w:abstractNumId w:val="45"/>
  </w:num>
  <w:num w:numId="47" w16cid:durableId="1336222620">
    <w:abstractNumId w:val="36"/>
  </w:num>
  <w:num w:numId="48" w16cid:durableId="1910841509">
    <w:abstractNumId w:val="49"/>
  </w:num>
  <w:num w:numId="49" w16cid:durableId="160246122">
    <w:abstractNumId w:val="37"/>
  </w:num>
  <w:num w:numId="50" w16cid:durableId="10582410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saveSubsetFonts/>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223B"/>
    <w:rsid w:val="000009D6"/>
    <w:rsid w:val="00001129"/>
    <w:rsid w:val="00003436"/>
    <w:rsid w:val="00004A32"/>
    <w:rsid w:val="000109CD"/>
    <w:rsid w:val="000112DD"/>
    <w:rsid w:val="00012931"/>
    <w:rsid w:val="0001484F"/>
    <w:rsid w:val="0001612E"/>
    <w:rsid w:val="000235EC"/>
    <w:rsid w:val="00027502"/>
    <w:rsid w:val="000322E9"/>
    <w:rsid w:val="00035EC5"/>
    <w:rsid w:val="0003723A"/>
    <w:rsid w:val="00037413"/>
    <w:rsid w:val="00042BB7"/>
    <w:rsid w:val="000474DF"/>
    <w:rsid w:val="00054AFC"/>
    <w:rsid w:val="00057375"/>
    <w:rsid w:val="00057A30"/>
    <w:rsid w:val="00063CD7"/>
    <w:rsid w:val="000666B2"/>
    <w:rsid w:val="00067CDB"/>
    <w:rsid w:val="00067EE4"/>
    <w:rsid w:val="00073BF0"/>
    <w:rsid w:val="00076ACE"/>
    <w:rsid w:val="0007738C"/>
    <w:rsid w:val="00081ABE"/>
    <w:rsid w:val="000863D3"/>
    <w:rsid w:val="00091FC6"/>
    <w:rsid w:val="00092680"/>
    <w:rsid w:val="00093F44"/>
    <w:rsid w:val="00097C94"/>
    <w:rsid w:val="00097DD7"/>
    <w:rsid w:val="000A034A"/>
    <w:rsid w:val="000A09A7"/>
    <w:rsid w:val="000A09D2"/>
    <w:rsid w:val="000A0FE4"/>
    <w:rsid w:val="000A2520"/>
    <w:rsid w:val="000A68F0"/>
    <w:rsid w:val="000B03A7"/>
    <w:rsid w:val="000B357F"/>
    <w:rsid w:val="000C3A91"/>
    <w:rsid w:val="000C5328"/>
    <w:rsid w:val="000E0C2B"/>
    <w:rsid w:val="000F41FC"/>
    <w:rsid w:val="000F65B1"/>
    <w:rsid w:val="000F6DAE"/>
    <w:rsid w:val="001046C5"/>
    <w:rsid w:val="001057EC"/>
    <w:rsid w:val="001060D2"/>
    <w:rsid w:val="00106CBE"/>
    <w:rsid w:val="00110730"/>
    <w:rsid w:val="0011470B"/>
    <w:rsid w:val="00114B5E"/>
    <w:rsid w:val="001207CE"/>
    <w:rsid w:val="001214E0"/>
    <w:rsid w:val="0012349D"/>
    <w:rsid w:val="001262D5"/>
    <w:rsid w:val="00127D54"/>
    <w:rsid w:val="00132C83"/>
    <w:rsid w:val="00136744"/>
    <w:rsid w:val="00140D1A"/>
    <w:rsid w:val="001434AD"/>
    <w:rsid w:val="00151377"/>
    <w:rsid w:val="001522A0"/>
    <w:rsid w:val="00152A8F"/>
    <w:rsid w:val="00153E00"/>
    <w:rsid w:val="00155784"/>
    <w:rsid w:val="00156DD3"/>
    <w:rsid w:val="00157D3F"/>
    <w:rsid w:val="001666BD"/>
    <w:rsid w:val="00171E1C"/>
    <w:rsid w:val="0017271A"/>
    <w:rsid w:val="00173B8E"/>
    <w:rsid w:val="001756AE"/>
    <w:rsid w:val="001800A3"/>
    <w:rsid w:val="00191E74"/>
    <w:rsid w:val="001925B3"/>
    <w:rsid w:val="00193CDD"/>
    <w:rsid w:val="00193E09"/>
    <w:rsid w:val="001A2552"/>
    <w:rsid w:val="001A65BF"/>
    <w:rsid w:val="001B19AC"/>
    <w:rsid w:val="001B1C51"/>
    <w:rsid w:val="001B1E67"/>
    <w:rsid w:val="001B20ED"/>
    <w:rsid w:val="001B240D"/>
    <w:rsid w:val="001C0D63"/>
    <w:rsid w:val="001C0DC8"/>
    <w:rsid w:val="001C2EAF"/>
    <w:rsid w:val="001C4D73"/>
    <w:rsid w:val="001D00FB"/>
    <w:rsid w:val="001D5A86"/>
    <w:rsid w:val="001D6012"/>
    <w:rsid w:val="001E472E"/>
    <w:rsid w:val="001F1E9C"/>
    <w:rsid w:val="001F3627"/>
    <w:rsid w:val="0020016D"/>
    <w:rsid w:val="00204524"/>
    <w:rsid w:val="00205886"/>
    <w:rsid w:val="00206063"/>
    <w:rsid w:val="00206733"/>
    <w:rsid w:val="002076B0"/>
    <w:rsid w:val="00207CD8"/>
    <w:rsid w:val="00211006"/>
    <w:rsid w:val="00222849"/>
    <w:rsid w:val="00223FF9"/>
    <w:rsid w:val="0022767C"/>
    <w:rsid w:val="00233EF8"/>
    <w:rsid w:val="00235082"/>
    <w:rsid w:val="0024053B"/>
    <w:rsid w:val="00240EAC"/>
    <w:rsid w:val="00245FAB"/>
    <w:rsid w:val="002475CD"/>
    <w:rsid w:val="00251F0B"/>
    <w:rsid w:val="0025380C"/>
    <w:rsid w:val="00255CB9"/>
    <w:rsid w:val="002579D9"/>
    <w:rsid w:val="00260234"/>
    <w:rsid w:val="00261E59"/>
    <w:rsid w:val="002630B3"/>
    <w:rsid w:val="00263C8C"/>
    <w:rsid w:val="00270FD1"/>
    <w:rsid w:val="002718E7"/>
    <w:rsid w:val="00273637"/>
    <w:rsid w:val="00275751"/>
    <w:rsid w:val="00280D1E"/>
    <w:rsid w:val="00280DBB"/>
    <w:rsid w:val="00287B18"/>
    <w:rsid w:val="00295A23"/>
    <w:rsid w:val="0029742B"/>
    <w:rsid w:val="002C0CE8"/>
    <w:rsid w:val="002C55F9"/>
    <w:rsid w:val="002E44AE"/>
    <w:rsid w:val="002E46B7"/>
    <w:rsid w:val="002F106D"/>
    <w:rsid w:val="002F4102"/>
    <w:rsid w:val="002F6B4A"/>
    <w:rsid w:val="002F7D7D"/>
    <w:rsid w:val="0030483D"/>
    <w:rsid w:val="0031029A"/>
    <w:rsid w:val="003112FF"/>
    <w:rsid w:val="00320035"/>
    <w:rsid w:val="00322A98"/>
    <w:rsid w:val="00326EBF"/>
    <w:rsid w:val="003376C3"/>
    <w:rsid w:val="003413F7"/>
    <w:rsid w:val="00342893"/>
    <w:rsid w:val="00342AAF"/>
    <w:rsid w:val="00342AE0"/>
    <w:rsid w:val="0034689D"/>
    <w:rsid w:val="00350597"/>
    <w:rsid w:val="003528BA"/>
    <w:rsid w:val="00364F6D"/>
    <w:rsid w:val="00371F4F"/>
    <w:rsid w:val="003729FA"/>
    <w:rsid w:val="003734C7"/>
    <w:rsid w:val="00377EE5"/>
    <w:rsid w:val="00383272"/>
    <w:rsid w:val="00383B43"/>
    <w:rsid w:val="003841E4"/>
    <w:rsid w:val="003905D5"/>
    <w:rsid w:val="00392F75"/>
    <w:rsid w:val="003950A6"/>
    <w:rsid w:val="003A0A3B"/>
    <w:rsid w:val="003A0A5E"/>
    <w:rsid w:val="003A6905"/>
    <w:rsid w:val="003B020A"/>
    <w:rsid w:val="003B4B61"/>
    <w:rsid w:val="003C0226"/>
    <w:rsid w:val="003C0649"/>
    <w:rsid w:val="003C1614"/>
    <w:rsid w:val="003C3DBC"/>
    <w:rsid w:val="003C7026"/>
    <w:rsid w:val="003D090F"/>
    <w:rsid w:val="003D272F"/>
    <w:rsid w:val="003E2F8A"/>
    <w:rsid w:val="003E3A15"/>
    <w:rsid w:val="003F17C1"/>
    <w:rsid w:val="003F189D"/>
    <w:rsid w:val="003F656D"/>
    <w:rsid w:val="003F7DDC"/>
    <w:rsid w:val="00400146"/>
    <w:rsid w:val="004001B9"/>
    <w:rsid w:val="00404207"/>
    <w:rsid w:val="00405B5B"/>
    <w:rsid w:val="004065E6"/>
    <w:rsid w:val="00410F33"/>
    <w:rsid w:val="00412417"/>
    <w:rsid w:val="00416909"/>
    <w:rsid w:val="00424282"/>
    <w:rsid w:val="00425F86"/>
    <w:rsid w:val="0042707D"/>
    <w:rsid w:val="004313E3"/>
    <w:rsid w:val="00433F12"/>
    <w:rsid w:val="004372CF"/>
    <w:rsid w:val="004414C8"/>
    <w:rsid w:val="0044512B"/>
    <w:rsid w:val="004502C4"/>
    <w:rsid w:val="00450D95"/>
    <w:rsid w:val="00450F2F"/>
    <w:rsid w:val="00454734"/>
    <w:rsid w:val="00456F29"/>
    <w:rsid w:val="00460CAF"/>
    <w:rsid w:val="00464652"/>
    <w:rsid w:val="004705D8"/>
    <w:rsid w:val="00471008"/>
    <w:rsid w:val="004850C8"/>
    <w:rsid w:val="00486868"/>
    <w:rsid w:val="004939B6"/>
    <w:rsid w:val="004970C1"/>
    <w:rsid w:val="004A4121"/>
    <w:rsid w:val="004B051C"/>
    <w:rsid w:val="004C027D"/>
    <w:rsid w:val="004C0F0E"/>
    <w:rsid w:val="004C5172"/>
    <w:rsid w:val="004D220E"/>
    <w:rsid w:val="004D26D5"/>
    <w:rsid w:val="004E2201"/>
    <w:rsid w:val="004E752A"/>
    <w:rsid w:val="004F6452"/>
    <w:rsid w:val="0050600A"/>
    <w:rsid w:val="00512C6D"/>
    <w:rsid w:val="00515564"/>
    <w:rsid w:val="00517CB4"/>
    <w:rsid w:val="00524077"/>
    <w:rsid w:val="00530B1A"/>
    <w:rsid w:val="0053173C"/>
    <w:rsid w:val="00531877"/>
    <w:rsid w:val="00532BD5"/>
    <w:rsid w:val="0053626A"/>
    <w:rsid w:val="00536E98"/>
    <w:rsid w:val="00551F05"/>
    <w:rsid w:val="00556AD3"/>
    <w:rsid w:val="0056642B"/>
    <w:rsid w:val="00566DBC"/>
    <w:rsid w:val="0056724F"/>
    <w:rsid w:val="0057168E"/>
    <w:rsid w:val="005755F8"/>
    <w:rsid w:val="00577BC1"/>
    <w:rsid w:val="005866E8"/>
    <w:rsid w:val="0058734B"/>
    <w:rsid w:val="00590088"/>
    <w:rsid w:val="005912CF"/>
    <w:rsid w:val="005941C6"/>
    <w:rsid w:val="0059552F"/>
    <w:rsid w:val="00596F67"/>
    <w:rsid w:val="005A0603"/>
    <w:rsid w:val="005A28A7"/>
    <w:rsid w:val="005A6D04"/>
    <w:rsid w:val="005B1417"/>
    <w:rsid w:val="005B2B21"/>
    <w:rsid w:val="005B7686"/>
    <w:rsid w:val="005B7C8F"/>
    <w:rsid w:val="005C0829"/>
    <w:rsid w:val="005C28F3"/>
    <w:rsid w:val="005C2F18"/>
    <w:rsid w:val="005C34D8"/>
    <w:rsid w:val="005C5D26"/>
    <w:rsid w:val="005D2AD8"/>
    <w:rsid w:val="005E0051"/>
    <w:rsid w:val="005E2284"/>
    <w:rsid w:val="005E4B4E"/>
    <w:rsid w:val="005E6397"/>
    <w:rsid w:val="005F0DFC"/>
    <w:rsid w:val="00600D65"/>
    <w:rsid w:val="006023F5"/>
    <w:rsid w:val="00603179"/>
    <w:rsid w:val="0061156E"/>
    <w:rsid w:val="0061262E"/>
    <w:rsid w:val="006136E5"/>
    <w:rsid w:val="00615151"/>
    <w:rsid w:val="006166D7"/>
    <w:rsid w:val="00621489"/>
    <w:rsid w:val="0062535D"/>
    <w:rsid w:val="0063047F"/>
    <w:rsid w:val="0064129F"/>
    <w:rsid w:val="00643052"/>
    <w:rsid w:val="00647AB7"/>
    <w:rsid w:val="00661250"/>
    <w:rsid w:val="00666C27"/>
    <w:rsid w:val="006748ED"/>
    <w:rsid w:val="00674C0F"/>
    <w:rsid w:val="00675C99"/>
    <w:rsid w:val="006778BC"/>
    <w:rsid w:val="00680DD5"/>
    <w:rsid w:val="006918E6"/>
    <w:rsid w:val="00692199"/>
    <w:rsid w:val="006A5F92"/>
    <w:rsid w:val="006C35AA"/>
    <w:rsid w:val="006C491E"/>
    <w:rsid w:val="006C50D6"/>
    <w:rsid w:val="006C5DBF"/>
    <w:rsid w:val="006D1996"/>
    <w:rsid w:val="006D2CDB"/>
    <w:rsid w:val="006D3D90"/>
    <w:rsid w:val="006D4847"/>
    <w:rsid w:val="006D6C19"/>
    <w:rsid w:val="006E07C9"/>
    <w:rsid w:val="006E1514"/>
    <w:rsid w:val="006E58FC"/>
    <w:rsid w:val="006E604F"/>
    <w:rsid w:val="006F01AF"/>
    <w:rsid w:val="006F1C0A"/>
    <w:rsid w:val="006F206C"/>
    <w:rsid w:val="006F47E3"/>
    <w:rsid w:val="00705CEA"/>
    <w:rsid w:val="007110C8"/>
    <w:rsid w:val="0071145E"/>
    <w:rsid w:val="00714F31"/>
    <w:rsid w:val="007164A8"/>
    <w:rsid w:val="007173BF"/>
    <w:rsid w:val="007226D9"/>
    <w:rsid w:val="00723244"/>
    <w:rsid w:val="00730421"/>
    <w:rsid w:val="00731862"/>
    <w:rsid w:val="007327DD"/>
    <w:rsid w:val="007336D5"/>
    <w:rsid w:val="00746638"/>
    <w:rsid w:val="007506E2"/>
    <w:rsid w:val="00753476"/>
    <w:rsid w:val="00754433"/>
    <w:rsid w:val="007553C0"/>
    <w:rsid w:val="00765297"/>
    <w:rsid w:val="00767B46"/>
    <w:rsid w:val="00770FB8"/>
    <w:rsid w:val="007752CB"/>
    <w:rsid w:val="00780850"/>
    <w:rsid w:val="007809BA"/>
    <w:rsid w:val="00786294"/>
    <w:rsid w:val="00786C69"/>
    <w:rsid w:val="00787225"/>
    <w:rsid w:val="00794010"/>
    <w:rsid w:val="00796ABB"/>
    <w:rsid w:val="00797CEE"/>
    <w:rsid w:val="007A2EBE"/>
    <w:rsid w:val="007B0144"/>
    <w:rsid w:val="007B398F"/>
    <w:rsid w:val="007D39FA"/>
    <w:rsid w:val="007D549E"/>
    <w:rsid w:val="007E00B1"/>
    <w:rsid w:val="007E03C0"/>
    <w:rsid w:val="007E0D18"/>
    <w:rsid w:val="007E4380"/>
    <w:rsid w:val="007E73D1"/>
    <w:rsid w:val="007E7B0F"/>
    <w:rsid w:val="007F28F4"/>
    <w:rsid w:val="007F326E"/>
    <w:rsid w:val="007F6053"/>
    <w:rsid w:val="00801E2B"/>
    <w:rsid w:val="00801FE4"/>
    <w:rsid w:val="00820FE5"/>
    <w:rsid w:val="008225F1"/>
    <w:rsid w:val="0082292A"/>
    <w:rsid w:val="00826996"/>
    <w:rsid w:val="00831998"/>
    <w:rsid w:val="008424A2"/>
    <w:rsid w:val="00845A0F"/>
    <w:rsid w:val="00846065"/>
    <w:rsid w:val="00846E32"/>
    <w:rsid w:val="00851F6C"/>
    <w:rsid w:val="0085262C"/>
    <w:rsid w:val="00852AA1"/>
    <w:rsid w:val="00863B62"/>
    <w:rsid w:val="00871671"/>
    <w:rsid w:val="00873A31"/>
    <w:rsid w:val="008772A0"/>
    <w:rsid w:val="0088209B"/>
    <w:rsid w:val="00892EC7"/>
    <w:rsid w:val="00893689"/>
    <w:rsid w:val="00893AFA"/>
    <w:rsid w:val="0089400A"/>
    <w:rsid w:val="00896A30"/>
    <w:rsid w:val="008A47DD"/>
    <w:rsid w:val="008C0492"/>
    <w:rsid w:val="008C0AA0"/>
    <w:rsid w:val="008D0D8F"/>
    <w:rsid w:val="008D3D19"/>
    <w:rsid w:val="008D6D31"/>
    <w:rsid w:val="008E6670"/>
    <w:rsid w:val="008E7B9C"/>
    <w:rsid w:val="008F1FFD"/>
    <w:rsid w:val="008F3182"/>
    <w:rsid w:val="008F63FC"/>
    <w:rsid w:val="00903936"/>
    <w:rsid w:val="00907EC0"/>
    <w:rsid w:val="00914B89"/>
    <w:rsid w:val="0091597F"/>
    <w:rsid w:val="00920785"/>
    <w:rsid w:val="00927F13"/>
    <w:rsid w:val="0093459A"/>
    <w:rsid w:val="00950355"/>
    <w:rsid w:val="009552F5"/>
    <w:rsid w:val="009646A2"/>
    <w:rsid w:val="00964741"/>
    <w:rsid w:val="00965245"/>
    <w:rsid w:val="00965C66"/>
    <w:rsid w:val="009662F4"/>
    <w:rsid w:val="00966715"/>
    <w:rsid w:val="00970263"/>
    <w:rsid w:val="00971C7D"/>
    <w:rsid w:val="0097223B"/>
    <w:rsid w:val="00977269"/>
    <w:rsid w:val="00980F2A"/>
    <w:rsid w:val="009817C9"/>
    <w:rsid w:val="009919FD"/>
    <w:rsid w:val="009A11A2"/>
    <w:rsid w:val="009A14C3"/>
    <w:rsid w:val="009A2CCF"/>
    <w:rsid w:val="009C38A1"/>
    <w:rsid w:val="009C44BF"/>
    <w:rsid w:val="009C5854"/>
    <w:rsid w:val="009C7F03"/>
    <w:rsid w:val="009D35E8"/>
    <w:rsid w:val="009E3D74"/>
    <w:rsid w:val="009E3E5C"/>
    <w:rsid w:val="009E5A42"/>
    <w:rsid w:val="009E747C"/>
    <w:rsid w:val="009F34C7"/>
    <w:rsid w:val="009F551F"/>
    <w:rsid w:val="009F751C"/>
    <w:rsid w:val="00A005C7"/>
    <w:rsid w:val="00A06BE5"/>
    <w:rsid w:val="00A112A9"/>
    <w:rsid w:val="00A13EF1"/>
    <w:rsid w:val="00A158A0"/>
    <w:rsid w:val="00A16E73"/>
    <w:rsid w:val="00A22270"/>
    <w:rsid w:val="00A22412"/>
    <w:rsid w:val="00A257F0"/>
    <w:rsid w:val="00A321EE"/>
    <w:rsid w:val="00A324C9"/>
    <w:rsid w:val="00A34D17"/>
    <w:rsid w:val="00A352B1"/>
    <w:rsid w:val="00A4095A"/>
    <w:rsid w:val="00A4272C"/>
    <w:rsid w:val="00A433E8"/>
    <w:rsid w:val="00A45481"/>
    <w:rsid w:val="00A47825"/>
    <w:rsid w:val="00A513EA"/>
    <w:rsid w:val="00A5504F"/>
    <w:rsid w:val="00A675EB"/>
    <w:rsid w:val="00A67908"/>
    <w:rsid w:val="00A76439"/>
    <w:rsid w:val="00A9020C"/>
    <w:rsid w:val="00A94671"/>
    <w:rsid w:val="00A95172"/>
    <w:rsid w:val="00AA3D9F"/>
    <w:rsid w:val="00AA485E"/>
    <w:rsid w:val="00AA6568"/>
    <w:rsid w:val="00AA714A"/>
    <w:rsid w:val="00AB02DB"/>
    <w:rsid w:val="00AC255A"/>
    <w:rsid w:val="00AC566E"/>
    <w:rsid w:val="00AC7F6F"/>
    <w:rsid w:val="00AD4703"/>
    <w:rsid w:val="00AD5295"/>
    <w:rsid w:val="00AD5741"/>
    <w:rsid w:val="00AD747A"/>
    <w:rsid w:val="00AD7C0E"/>
    <w:rsid w:val="00AD7DD7"/>
    <w:rsid w:val="00AE1EAE"/>
    <w:rsid w:val="00AE4288"/>
    <w:rsid w:val="00AF119E"/>
    <w:rsid w:val="00AF401C"/>
    <w:rsid w:val="00B07558"/>
    <w:rsid w:val="00B104EE"/>
    <w:rsid w:val="00B20858"/>
    <w:rsid w:val="00B318ED"/>
    <w:rsid w:val="00B32F22"/>
    <w:rsid w:val="00B362E3"/>
    <w:rsid w:val="00B45E92"/>
    <w:rsid w:val="00B470C5"/>
    <w:rsid w:val="00B4753F"/>
    <w:rsid w:val="00B517F8"/>
    <w:rsid w:val="00B536EB"/>
    <w:rsid w:val="00B53DEC"/>
    <w:rsid w:val="00B54115"/>
    <w:rsid w:val="00B544F3"/>
    <w:rsid w:val="00B556F3"/>
    <w:rsid w:val="00B57905"/>
    <w:rsid w:val="00B720BE"/>
    <w:rsid w:val="00B77F0F"/>
    <w:rsid w:val="00B80338"/>
    <w:rsid w:val="00B85B34"/>
    <w:rsid w:val="00B87D1B"/>
    <w:rsid w:val="00B93868"/>
    <w:rsid w:val="00B93A21"/>
    <w:rsid w:val="00B95C9A"/>
    <w:rsid w:val="00BA01AB"/>
    <w:rsid w:val="00BA0522"/>
    <w:rsid w:val="00BA0B80"/>
    <w:rsid w:val="00BA7C2A"/>
    <w:rsid w:val="00BB5E81"/>
    <w:rsid w:val="00BB66F8"/>
    <w:rsid w:val="00BC6547"/>
    <w:rsid w:val="00BD0FB7"/>
    <w:rsid w:val="00BD2292"/>
    <w:rsid w:val="00BD7FA1"/>
    <w:rsid w:val="00BE0814"/>
    <w:rsid w:val="00BE2407"/>
    <w:rsid w:val="00BE2888"/>
    <w:rsid w:val="00BE57D0"/>
    <w:rsid w:val="00BF5910"/>
    <w:rsid w:val="00C001FC"/>
    <w:rsid w:val="00C014C4"/>
    <w:rsid w:val="00C01898"/>
    <w:rsid w:val="00C02212"/>
    <w:rsid w:val="00C13A7B"/>
    <w:rsid w:val="00C16D77"/>
    <w:rsid w:val="00C210CE"/>
    <w:rsid w:val="00C21A72"/>
    <w:rsid w:val="00C25CDC"/>
    <w:rsid w:val="00C312E1"/>
    <w:rsid w:val="00C33C11"/>
    <w:rsid w:val="00C36173"/>
    <w:rsid w:val="00C516DF"/>
    <w:rsid w:val="00C5521C"/>
    <w:rsid w:val="00C60678"/>
    <w:rsid w:val="00C610AA"/>
    <w:rsid w:val="00C625AD"/>
    <w:rsid w:val="00C649C4"/>
    <w:rsid w:val="00C66EAE"/>
    <w:rsid w:val="00C70EF4"/>
    <w:rsid w:val="00C71646"/>
    <w:rsid w:val="00C731DD"/>
    <w:rsid w:val="00C76B14"/>
    <w:rsid w:val="00C76F12"/>
    <w:rsid w:val="00C82776"/>
    <w:rsid w:val="00C844A6"/>
    <w:rsid w:val="00C91E1C"/>
    <w:rsid w:val="00CA0953"/>
    <w:rsid w:val="00CA3E1F"/>
    <w:rsid w:val="00CA4B0B"/>
    <w:rsid w:val="00CB2C36"/>
    <w:rsid w:val="00CB3741"/>
    <w:rsid w:val="00CC0310"/>
    <w:rsid w:val="00CC1BCF"/>
    <w:rsid w:val="00CC33ED"/>
    <w:rsid w:val="00CC51F4"/>
    <w:rsid w:val="00CC67C5"/>
    <w:rsid w:val="00CD6657"/>
    <w:rsid w:val="00CE1978"/>
    <w:rsid w:val="00CE310D"/>
    <w:rsid w:val="00CE3187"/>
    <w:rsid w:val="00CE694C"/>
    <w:rsid w:val="00CE6DFE"/>
    <w:rsid w:val="00CF099C"/>
    <w:rsid w:val="00CF1D1D"/>
    <w:rsid w:val="00CF2187"/>
    <w:rsid w:val="00CF5000"/>
    <w:rsid w:val="00D012AC"/>
    <w:rsid w:val="00D0164C"/>
    <w:rsid w:val="00D01F6E"/>
    <w:rsid w:val="00D03A5E"/>
    <w:rsid w:val="00D047CE"/>
    <w:rsid w:val="00D20291"/>
    <w:rsid w:val="00D233BA"/>
    <w:rsid w:val="00D30B16"/>
    <w:rsid w:val="00D43207"/>
    <w:rsid w:val="00D508D2"/>
    <w:rsid w:val="00D51CD1"/>
    <w:rsid w:val="00D52D15"/>
    <w:rsid w:val="00D5793E"/>
    <w:rsid w:val="00D64CB1"/>
    <w:rsid w:val="00D81BA3"/>
    <w:rsid w:val="00D82AA2"/>
    <w:rsid w:val="00D83B69"/>
    <w:rsid w:val="00D853DB"/>
    <w:rsid w:val="00D85BA6"/>
    <w:rsid w:val="00D93466"/>
    <w:rsid w:val="00D944F5"/>
    <w:rsid w:val="00DC0FF3"/>
    <w:rsid w:val="00DD2DF9"/>
    <w:rsid w:val="00DE1268"/>
    <w:rsid w:val="00DE1B5F"/>
    <w:rsid w:val="00DE41A2"/>
    <w:rsid w:val="00DF06E7"/>
    <w:rsid w:val="00DF3C26"/>
    <w:rsid w:val="00E07D86"/>
    <w:rsid w:val="00E13243"/>
    <w:rsid w:val="00E151F6"/>
    <w:rsid w:val="00E152A4"/>
    <w:rsid w:val="00E1796F"/>
    <w:rsid w:val="00E17B48"/>
    <w:rsid w:val="00E2461E"/>
    <w:rsid w:val="00E24C92"/>
    <w:rsid w:val="00E2626A"/>
    <w:rsid w:val="00E34FEF"/>
    <w:rsid w:val="00E37A61"/>
    <w:rsid w:val="00E41110"/>
    <w:rsid w:val="00E47069"/>
    <w:rsid w:val="00E5266F"/>
    <w:rsid w:val="00E553D9"/>
    <w:rsid w:val="00E554E2"/>
    <w:rsid w:val="00E748A2"/>
    <w:rsid w:val="00E7490F"/>
    <w:rsid w:val="00E8220A"/>
    <w:rsid w:val="00E876B1"/>
    <w:rsid w:val="00E91459"/>
    <w:rsid w:val="00E93932"/>
    <w:rsid w:val="00EA217D"/>
    <w:rsid w:val="00EA515C"/>
    <w:rsid w:val="00EA73E1"/>
    <w:rsid w:val="00EB4A27"/>
    <w:rsid w:val="00EC0A18"/>
    <w:rsid w:val="00EC1913"/>
    <w:rsid w:val="00EC6019"/>
    <w:rsid w:val="00ED29D4"/>
    <w:rsid w:val="00ED32DF"/>
    <w:rsid w:val="00ED708E"/>
    <w:rsid w:val="00ED7CD4"/>
    <w:rsid w:val="00EE0A4F"/>
    <w:rsid w:val="00EE3382"/>
    <w:rsid w:val="00EE6065"/>
    <w:rsid w:val="00EF002E"/>
    <w:rsid w:val="00EF1102"/>
    <w:rsid w:val="00EF24DD"/>
    <w:rsid w:val="00EF6DE3"/>
    <w:rsid w:val="00F00141"/>
    <w:rsid w:val="00F04159"/>
    <w:rsid w:val="00F04634"/>
    <w:rsid w:val="00F07E0F"/>
    <w:rsid w:val="00F15490"/>
    <w:rsid w:val="00F166E7"/>
    <w:rsid w:val="00F22436"/>
    <w:rsid w:val="00F24BB0"/>
    <w:rsid w:val="00F2523A"/>
    <w:rsid w:val="00F25A62"/>
    <w:rsid w:val="00F3755E"/>
    <w:rsid w:val="00F428EB"/>
    <w:rsid w:val="00F43C22"/>
    <w:rsid w:val="00F47118"/>
    <w:rsid w:val="00F53C27"/>
    <w:rsid w:val="00F55725"/>
    <w:rsid w:val="00F5595B"/>
    <w:rsid w:val="00F56265"/>
    <w:rsid w:val="00F60D72"/>
    <w:rsid w:val="00F64215"/>
    <w:rsid w:val="00F72D99"/>
    <w:rsid w:val="00F80011"/>
    <w:rsid w:val="00F8145F"/>
    <w:rsid w:val="00F8625D"/>
    <w:rsid w:val="00F90A5F"/>
    <w:rsid w:val="00F967E9"/>
    <w:rsid w:val="00FA0771"/>
    <w:rsid w:val="00FA4FE7"/>
    <w:rsid w:val="00FA73A5"/>
    <w:rsid w:val="00FB29DC"/>
    <w:rsid w:val="00FB513A"/>
    <w:rsid w:val="00FB530B"/>
    <w:rsid w:val="00FB5481"/>
    <w:rsid w:val="00FB61F6"/>
    <w:rsid w:val="00FB659A"/>
    <w:rsid w:val="00FC0B8C"/>
    <w:rsid w:val="00FC3370"/>
    <w:rsid w:val="00FC3B54"/>
    <w:rsid w:val="00FC580C"/>
    <w:rsid w:val="00FC6E43"/>
    <w:rsid w:val="00FD14DD"/>
    <w:rsid w:val="00FD7682"/>
    <w:rsid w:val="00FE542E"/>
    <w:rsid w:val="00FE5C82"/>
    <w:rsid w:val="00FF2BA5"/>
    <w:rsid w:val="00FF52B4"/>
    <w:rsid w:val="00FF615C"/>
    <w:rsid w:val="00FF65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5E989B"/>
  <w15:chartTrackingRefBased/>
  <w15:docId w15:val="{1C0C6967-6257-43B4-92BE-F0F68E4A2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1377"/>
  </w:style>
  <w:style w:type="paragraph" w:styleId="Heading1">
    <w:name w:val="heading 1"/>
    <w:basedOn w:val="Normal"/>
    <w:next w:val="Normal"/>
    <w:link w:val="Heading1Char"/>
    <w:uiPriority w:val="9"/>
    <w:qFormat/>
    <w:rsid w:val="001207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1F3627"/>
    <w:pPr>
      <w:keepNext/>
      <w:keepLines/>
      <w:spacing w:after="0" w:line="360" w:lineRule="auto"/>
      <w:contextualSpacing/>
      <w:jc w:val="both"/>
      <w:outlineLvl w:val="1"/>
    </w:pPr>
    <w:rPr>
      <w:rFonts w:ascii="Roboto Condensed" w:eastAsiaTheme="majorEastAsia" w:hAnsi="Roboto Condensed" w:cstheme="majorBidi"/>
      <w:b/>
      <w:iCs/>
      <w:sz w:val="24"/>
      <w:szCs w:val="24"/>
    </w:rPr>
  </w:style>
  <w:style w:type="paragraph" w:styleId="Heading3">
    <w:name w:val="heading 3"/>
    <w:basedOn w:val="Normal"/>
    <w:next w:val="Normal"/>
    <w:link w:val="Heading3Char"/>
    <w:autoRedefine/>
    <w:uiPriority w:val="9"/>
    <w:unhideWhenUsed/>
    <w:qFormat/>
    <w:rsid w:val="00CD6657"/>
    <w:pPr>
      <w:keepNext/>
      <w:keepLines/>
      <w:spacing w:after="0" w:line="240" w:lineRule="auto"/>
      <w:ind w:left="567"/>
      <w:contextualSpacing/>
      <w:jc w:val="both"/>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51377"/>
    <w:pPr>
      <w:ind w:left="720"/>
      <w:contextualSpacing/>
    </w:pPr>
  </w:style>
  <w:style w:type="paragraph" w:styleId="FootnoteText">
    <w:name w:val="footnote text"/>
    <w:basedOn w:val="Normal"/>
    <w:link w:val="FootnoteTextChar"/>
    <w:uiPriority w:val="99"/>
    <w:unhideWhenUsed/>
    <w:qFormat/>
    <w:rsid w:val="00B20858"/>
    <w:pPr>
      <w:spacing w:after="0" w:line="240" w:lineRule="auto"/>
    </w:pPr>
    <w:rPr>
      <w:sz w:val="20"/>
      <w:szCs w:val="20"/>
    </w:rPr>
  </w:style>
  <w:style w:type="character" w:customStyle="1" w:styleId="FootnoteTextChar">
    <w:name w:val="Footnote Text Char"/>
    <w:basedOn w:val="DefaultParagraphFont"/>
    <w:link w:val="FootnoteText"/>
    <w:uiPriority w:val="99"/>
    <w:qFormat/>
    <w:rsid w:val="00B20858"/>
    <w:rPr>
      <w:sz w:val="20"/>
      <w:szCs w:val="20"/>
    </w:rPr>
  </w:style>
  <w:style w:type="character" w:styleId="FootnoteReference">
    <w:name w:val="footnote reference"/>
    <w:basedOn w:val="DefaultParagraphFont"/>
    <w:uiPriority w:val="99"/>
    <w:unhideWhenUsed/>
    <w:qFormat/>
    <w:rsid w:val="00B20858"/>
    <w:rPr>
      <w:vertAlign w:val="superscript"/>
    </w:rPr>
  </w:style>
  <w:style w:type="table" w:styleId="TableGrid">
    <w:name w:val="Table Grid"/>
    <w:basedOn w:val="TableNormal"/>
    <w:uiPriority w:val="39"/>
    <w:qFormat/>
    <w:rsid w:val="00754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D7CD4"/>
    <w:rPr>
      <w:color w:val="0563C1" w:themeColor="hyperlink"/>
      <w:u w:val="single"/>
    </w:rPr>
  </w:style>
  <w:style w:type="character" w:styleId="UnresolvedMention">
    <w:name w:val="Unresolved Mention"/>
    <w:basedOn w:val="DefaultParagraphFont"/>
    <w:uiPriority w:val="99"/>
    <w:semiHidden/>
    <w:unhideWhenUsed/>
    <w:rsid w:val="00ED7CD4"/>
    <w:rPr>
      <w:color w:val="605E5C"/>
      <w:shd w:val="clear" w:color="auto" w:fill="E1DFDD"/>
    </w:rPr>
  </w:style>
  <w:style w:type="character" w:styleId="Emphasis">
    <w:name w:val="Emphasis"/>
    <w:basedOn w:val="DefaultParagraphFont"/>
    <w:uiPriority w:val="20"/>
    <w:qFormat/>
    <w:rsid w:val="0031029A"/>
    <w:rPr>
      <w:i/>
      <w:iCs/>
    </w:rPr>
  </w:style>
  <w:style w:type="character" w:styleId="EndnoteReference">
    <w:name w:val="endnote reference"/>
    <w:basedOn w:val="DefaultParagraphFont"/>
    <w:uiPriority w:val="99"/>
    <w:semiHidden/>
    <w:unhideWhenUsed/>
    <w:rsid w:val="00A22270"/>
    <w:rPr>
      <w:vertAlign w:val="superscript"/>
    </w:rPr>
  </w:style>
  <w:style w:type="paragraph" w:styleId="Header">
    <w:name w:val="header"/>
    <w:basedOn w:val="Normal"/>
    <w:link w:val="HeaderChar"/>
    <w:uiPriority w:val="99"/>
    <w:unhideWhenUsed/>
    <w:qFormat/>
    <w:rsid w:val="00A22270"/>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A22270"/>
  </w:style>
  <w:style w:type="paragraph" w:styleId="Footer">
    <w:name w:val="footer"/>
    <w:basedOn w:val="Normal"/>
    <w:link w:val="FooterChar"/>
    <w:uiPriority w:val="99"/>
    <w:unhideWhenUsed/>
    <w:qFormat/>
    <w:rsid w:val="00A22270"/>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A22270"/>
  </w:style>
  <w:style w:type="character" w:customStyle="1" w:styleId="Heading2Char">
    <w:name w:val="Heading 2 Char"/>
    <w:basedOn w:val="DefaultParagraphFont"/>
    <w:link w:val="Heading2"/>
    <w:uiPriority w:val="9"/>
    <w:rsid w:val="001F3627"/>
    <w:rPr>
      <w:rFonts w:ascii="Roboto Condensed" w:eastAsiaTheme="majorEastAsia" w:hAnsi="Roboto Condensed" w:cstheme="majorBidi"/>
      <w:b/>
      <w:iCs/>
      <w:sz w:val="24"/>
      <w:szCs w:val="24"/>
    </w:rPr>
  </w:style>
  <w:style w:type="character" w:customStyle="1" w:styleId="Heading3Char">
    <w:name w:val="Heading 3 Char"/>
    <w:basedOn w:val="DefaultParagraphFont"/>
    <w:link w:val="Heading3"/>
    <w:uiPriority w:val="9"/>
    <w:rsid w:val="00CD6657"/>
    <w:rPr>
      <w:rFonts w:asciiTheme="majorHAnsi" w:eastAsiaTheme="majorEastAsia" w:hAnsiTheme="majorHAnsi" w:cstheme="majorBidi"/>
      <w:b/>
      <w:sz w:val="24"/>
      <w:szCs w:val="24"/>
    </w:rPr>
  </w:style>
  <w:style w:type="paragraph" w:styleId="Bibliography">
    <w:name w:val="Bibliography"/>
    <w:basedOn w:val="Normal"/>
    <w:next w:val="Normal"/>
    <w:link w:val="BibliographyChar"/>
    <w:uiPriority w:val="37"/>
    <w:unhideWhenUsed/>
    <w:rsid w:val="00CD6657"/>
    <w:pPr>
      <w:spacing w:after="60" w:line="240" w:lineRule="auto"/>
      <w:ind w:firstLine="720"/>
      <w:contextualSpacing/>
      <w:jc w:val="both"/>
    </w:pPr>
    <w:rPr>
      <w:lang w:val="id-ID"/>
    </w:rPr>
  </w:style>
  <w:style w:type="character" w:customStyle="1" w:styleId="BibliographyChar">
    <w:name w:val="Bibliography Char"/>
    <w:basedOn w:val="DefaultParagraphFont"/>
    <w:link w:val="Bibliography"/>
    <w:uiPriority w:val="37"/>
    <w:rsid w:val="00CD6657"/>
    <w:rPr>
      <w:lang w:val="id-ID"/>
    </w:rPr>
  </w:style>
  <w:style w:type="paragraph" w:styleId="NoSpacing">
    <w:name w:val="No Spacing"/>
    <w:uiPriority w:val="1"/>
    <w:qFormat/>
    <w:rsid w:val="009F34C7"/>
    <w:pPr>
      <w:spacing w:after="0" w:line="240" w:lineRule="auto"/>
    </w:pPr>
    <w:rPr>
      <w:kern w:val="2"/>
      <w:lang w:val="en-ID"/>
      <w14:ligatures w14:val="standardContextual"/>
    </w:rPr>
  </w:style>
  <w:style w:type="paragraph" w:styleId="Title">
    <w:name w:val="Title"/>
    <w:basedOn w:val="Normal"/>
    <w:next w:val="Normal"/>
    <w:link w:val="TitleChar"/>
    <w:uiPriority w:val="10"/>
    <w:qFormat/>
    <w:rsid w:val="00F862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625D"/>
    <w:rPr>
      <w:rFonts w:asciiTheme="majorHAnsi" w:eastAsiaTheme="majorEastAsia" w:hAnsiTheme="majorHAnsi" w:cstheme="majorBidi"/>
      <w:spacing w:val="-10"/>
      <w:kern w:val="28"/>
      <w:sz w:val="56"/>
      <w:szCs w:val="56"/>
    </w:rPr>
  </w:style>
  <w:style w:type="paragraph" w:customStyle="1" w:styleId="Judul">
    <w:name w:val="Judul"/>
    <w:basedOn w:val="Heading1"/>
    <w:link w:val="JudulChar"/>
    <w:qFormat/>
    <w:rsid w:val="001207CE"/>
    <w:pPr>
      <w:spacing w:line="276" w:lineRule="auto"/>
      <w:jc w:val="center"/>
    </w:pPr>
    <w:rPr>
      <w:rFonts w:ascii="Aldo" w:hAnsi="Aldo"/>
      <w:b/>
      <w:bCs/>
      <w:caps/>
      <w:color w:val="000000" w:themeColor="text1"/>
      <w:sz w:val="44"/>
      <w:szCs w:val="44"/>
      <w:lang w:val="id-ID"/>
    </w:rPr>
  </w:style>
  <w:style w:type="character" w:customStyle="1" w:styleId="Heading1Char">
    <w:name w:val="Heading 1 Char"/>
    <w:basedOn w:val="DefaultParagraphFont"/>
    <w:link w:val="Heading1"/>
    <w:uiPriority w:val="9"/>
    <w:rsid w:val="001207CE"/>
    <w:rPr>
      <w:rFonts w:asciiTheme="majorHAnsi" w:eastAsiaTheme="majorEastAsia" w:hAnsiTheme="majorHAnsi" w:cstheme="majorBidi"/>
      <w:color w:val="2F5496" w:themeColor="accent1" w:themeShade="BF"/>
      <w:sz w:val="32"/>
      <w:szCs w:val="32"/>
    </w:rPr>
  </w:style>
  <w:style w:type="character" w:customStyle="1" w:styleId="JudulChar">
    <w:name w:val="Judul Char"/>
    <w:basedOn w:val="Heading1Char"/>
    <w:link w:val="Judul"/>
    <w:rsid w:val="001207CE"/>
    <w:rPr>
      <w:rFonts w:ascii="Aldo" w:eastAsiaTheme="majorEastAsia" w:hAnsi="Aldo" w:cstheme="majorBidi"/>
      <w:b/>
      <w:bCs/>
      <w:caps/>
      <w:color w:val="000000" w:themeColor="text1"/>
      <w:sz w:val="44"/>
      <w:szCs w:val="44"/>
      <w:lang w:val="id-ID"/>
    </w:rPr>
  </w:style>
  <w:style w:type="paragraph" w:customStyle="1" w:styleId="NamaPenulis">
    <w:name w:val="Nama Penulis"/>
    <w:basedOn w:val="Normal"/>
    <w:link w:val="NamaPenulisChar"/>
    <w:qFormat/>
    <w:rsid w:val="001207CE"/>
    <w:pPr>
      <w:spacing w:after="0" w:line="276" w:lineRule="auto"/>
      <w:jc w:val="center"/>
    </w:pPr>
    <w:rPr>
      <w:rFonts w:ascii="Aldo" w:hAnsi="Aldo"/>
      <w:sz w:val="32"/>
      <w:szCs w:val="32"/>
    </w:rPr>
  </w:style>
  <w:style w:type="character" w:customStyle="1" w:styleId="NamaPenulisChar">
    <w:name w:val="Nama Penulis Char"/>
    <w:basedOn w:val="DefaultParagraphFont"/>
    <w:link w:val="NamaPenulis"/>
    <w:rsid w:val="001207CE"/>
    <w:rPr>
      <w:rFonts w:ascii="Aldo" w:hAnsi="Aldo"/>
      <w:sz w:val="32"/>
      <w:szCs w:val="32"/>
    </w:rPr>
  </w:style>
  <w:style w:type="paragraph" w:customStyle="1" w:styleId="Afiliasi">
    <w:name w:val="Afiliasi"/>
    <w:basedOn w:val="Normal"/>
    <w:link w:val="AfiliasiChar"/>
    <w:qFormat/>
    <w:rsid w:val="001207CE"/>
    <w:pPr>
      <w:spacing w:after="0" w:line="276" w:lineRule="auto"/>
      <w:jc w:val="center"/>
    </w:pPr>
    <w:rPr>
      <w:rFonts w:ascii="Roboto Condensed" w:hAnsi="Roboto Condensed"/>
      <w:sz w:val="24"/>
      <w:szCs w:val="24"/>
    </w:rPr>
  </w:style>
  <w:style w:type="character" w:customStyle="1" w:styleId="AfiliasiChar">
    <w:name w:val="Afiliasi Char"/>
    <w:basedOn w:val="DefaultParagraphFont"/>
    <w:link w:val="Afiliasi"/>
    <w:rsid w:val="001207CE"/>
    <w:rPr>
      <w:rFonts w:ascii="Roboto Condensed" w:hAnsi="Roboto Condensed"/>
      <w:sz w:val="24"/>
      <w:szCs w:val="24"/>
    </w:rPr>
  </w:style>
  <w:style w:type="paragraph" w:customStyle="1" w:styleId="email">
    <w:name w:val="email"/>
    <w:basedOn w:val="Normal"/>
    <w:link w:val="emailChar"/>
    <w:qFormat/>
    <w:rsid w:val="001207CE"/>
    <w:pPr>
      <w:spacing w:after="0" w:line="276" w:lineRule="auto"/>
      <w:jc w:val="center"/>
    </w:pPr>
    <w:rPr>
      <w:rFonts w:ascii="Roboto Condensed Light" w:hAnsi="Roboto Condensed Light"/>
    </w:rPr>
  </w:style>
  <w:style w:type="character" w:customStyle="1" w:styleId="emailChar">
    <w:name w:val="email Char"/>
    <w:basedOn w:val="DefaultParagraphFont"/>
    <w:link w:val="email"/>
    <w:rsid w:val="001207CE"/>
    <w:rPr>
      <w:rFonts w:ascii="Roboto Condensed Light" w:hAnsi="Roboto Condensed Light"/>
    </w:rPr>
  </w:style>
  <w:style w:type="paragraph" w:customStyle="1" w:styleId="Abstrak">
    <w:name w:val="Abstrak"/>
    <w:basedOn w:val="Normal"/>
    <w:link w:val="AbstrakChar"/>
    <w:qFormat/>
    <w:rsid w:val="001207CE"/>
    <w:pPr>
      <w:spacing w:after="0" w:line="240" w:lineRule="auto"/>
      <w:ind w:left="709" w:right="709"/>
      <w:jc w:val="both"/>
    </w:pPr>
    <w:rPr>
      <w:rFonts w:ascii="Roboto Condensed Light" w:hAnsi="Roboto Condensed Light" w:cstheme="minorHAnsi"/>
      <w:bCs/>
      <w:i/>
      <w:sz w:val="20"/>
      <w:szCs w:val="20"/>
    </w:rPr>
  </w:style>
  <w:style w:type="character" w:customStyle="1" w:styleId="AbstrakChar">
    <w:name w:val="Abstrak Char"/>
    <w:basedOn w:val="DefaultParagraphFont"/>
    <w:link w:val="Abstrak"/>
    <w:rsid w:val="001207CE"/>
    <w:rPr>
      <w:rFonts w:ascii="Roboto Condensed Light" w:hAnsi="Roboto Condensed Light" w:cstheme="minorHAnsi"/>
      <w:bCs/>
      <w:i/>
      <w:sz w:val="20"/>
      <w:szCs w:val="20"/>
    </w:rPr>
  </w:style>
  <w:style w:type="paragraph" w:customStyle="1" w:styleId="Bab">
    <w:name w:val="Bab"/>
    <w:basedOn w:val="Normal"/>
    <w:link w:val="BabChar"/>
    <w:qFormat/>
    <w:rsid w:val="008E7B9C"/>
    <w:pPr>
      <w:spacing w:after="0" w:line="360" w:lineRule="auto"/>
      <w:jc w:val="both"/>
    </w:pPr>
    <w:rPr>
      <w:rFonts w:ascii="Roboto Condensed" w:hAnsi="Roboto Condensed" w:cstheme="minorHAnsi"/>
      <w:b/>
      <w:bCs/>
      <w:sz w:val="28"/>
      <w:szCs w:val="28"/>
    </w:rPr>
  </w:style>
  <w:style w:type="character" w:customStyle="1" w:styleId="BabChar">
    <w:name w:val="Bab Char"/>
    <w:basedOn w:val="DefaultParagraphFont"/>
    <w:link w:val="Bab"/>
    <w:rsid w:val="008E7B9C"/>
    <w:rPr>
      <w:rFonts w:ascii="Roboto Condensed" w:hAnsi="Roboto Condensed" w:cstheme="minorHAnsi"/>
      <w:b/>
      <w:bCs/>
      <w:sz w:val="28"/>
      <w:szCs w:val="28"/>
    </w:rPr>
  </w:style>
  <w:style w:type="paragraph" w:customStyle="1" w:styleId="Contents">
    <w:name w:val="Contents"/>
    <w:basedOn w:val="ListParagraph"/>
    <w:link w:val="ContentsChar"/>
    <w:qFormat/>
    <w:rsid w:val="008E7B9C"/>
    <w:pPr>
      <w:spacing w:after="0" w:line="276" w:lineRule="auto"/>
      <w:ind w:left="0" w:firstLine="567"/>
      <w:jc w:val="both"/>
    </w:pPr>
    <w:rPr>
      <w:rFonts w:ascii="Roboto Condensed" w:hAnsi="Roboto Condensed" w:cstheme="minorHAnsi"/>
      <w:lang w:val="id-ID"/>
    </w:rPr>
  </w:style>
  <w:style w:type="character" w:customStyle="1" w:styleId="ListParagraphChar">
    <w:name w:val="List Paragraph Char"/>
    <w:basedOn w:val="DefaultParagraphFont"/>
    <w:link w:val="ListParagraph"/>
    <w:uiPriority w:val="34"/>
    <w:rsid w:val="008E7B9C"/>
  </w:style>
  <w:style w:type="character" w:customStyle="1" w:styleId="ContentsChar">
    <w:name w:val="Contents Char"/>
    <w:basedOn w:val="ListParagraphChar"/>
    <w:link w:val="Contents"/>
    <w:rsid w:val="008E7B9C"/>
    <w:rPr>
      <w:rFonts w:ascii="Roboto Condensed" w:hAnsi="Roboto Condensed" w:cstheme="minorHAnsi"/>
      <w:lang w:val="id-ID"/>
    </w:rPr>
  </w:style>
  <w:style w:type="paragraph" w:customStyle="1" w:styleId="Isi">
    <w:name w:val="Isi"/>
    <w:basedOn w:val="Normal"/>
    <w:link w:val="IsiChar"/>
    <w:qFormat/>
    <w:rsid w:val="00FB513A"/>
    <w:pPr>
      <w:spacing w:after="240" w:line="276" w:lineRule="auto"/>
      <w:jc w:val="both"/>
    </w:pPr>
    <w:rPr>
      <w:rFonts w:ascii="Open Sans" w:hAnsi="Open Sans" w:cstheme="minorHAnsi"/>
      <w:sz w:val="20"/>
    </w:rPr>
  </w:style>
  <w:style w:type="character" w:customStyle="1" w:styleId="IsiChar">
    <w:name w:val="Isi Char"/>
    <w:basedOn w:val="DefaultParagraphFont"/>
    <w:link w:val="Isi"/>
    <w:rsid w:val="00FB513A"/>
    <w:rPr>
      <w:rFonts w:ascii="Open Sans" w:hAnsi="Open Sans" w:cstheme="minorHAnsi"/>
      <w:sz w:val="20"/>
    </w:rPr>
  </w:style>
  <w:style w:type="paragraph" w:customStyle="1" w:styleId="SubPembahasan">
    <w:name w:val="Sub Pembahasan"/>
    <w:basedOn w:val="Normal"/>
    <w:link w:val="SubPembahasanChar"/>
    <w:qFormat/>
    <w:rsid w:val="00FB513A"/>
    <w:pPr>
      <w:spacing w:after="0" w:line="276" w:lineRule="auto"/>
      <w:jc w:val="both"/>
    </w:pPr>
    <w:rPr>
      <w:rFonts w:ascii="Roboto Condensed" w:hAnsi="Roboto Condensed" w:cstheme="minorHAnsi"/>
      <w:b/>
      <w:sz w:val="24"/>
      <w:szCs w:val="24"/>
      <w:lang w:bidi="en-US"/>
    </w:rPr>
  </w:style>
  <w:style w:type="character" w:customStyle="1" w:styleId="SubPembahasanChar">
    <w:name w:val="Sub Pembahasan Char"/>
    <w:basedOn w:val="DefaultParagraphFont"/>
    <w:link w:val="SubPembahasan"/>
    <w:rsid w:val="00FB513A"/>
    <w:rPr>
      <w:rFonts w:ascii="Roboto Condensed" w:hAnsi="Roboto Condensed" w:cstheme="minorHAnsi"/>
      <w:b/>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3776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mardiantoerdin@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ref=chooser-v1" TargetMode="External"/><Relationship Id="rId2" Type="http://schemas.openxmlformats.org/officeDocument/2006/relationships/image" Target="media/image3.png"/><Relationship Id="rId1" Type="http://schemas.openxmlformats.org/officeDocument/2006/relationships/hyperlink" Target="https://creativecommons.org/licenses/by-sa/4.0/?ref=chooser-v1" TargetMode="External"/><Relationship Id="rId4"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58919AD-3D2E-4F21-B55C-C4218337A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8155</Words>
  <Characters>46489</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wehda</dc:creator>
  <cp:keywords/>
  <dc:description/>
  <cp:lastModifiedBy>Ryzen 5</cp:lastModifiedBy>
  <cp:revision>2</cp:revision>
  <cp:lastPrinted>2024-05-11T07:28:00Z</cp:lastPrinted>
  <dcterms:created xsi:type="dcterms:W3CDTF">2026-03-11T02:12:00Z</dcterms:created>
  <dcterms:modified xsi:type="dcterms:W3CDTF">2026-03-11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3aadd3-a47e-3112-827c-8af426d38130</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8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 (in-text citations)</vt:lpwstr>
  </property>
</Properties>
</file>